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562A389F" w14:textId="1E1E55AC" w:rsidR="00406578" w:rsidRPr="00C42665" w:rsidRDefault="00406578" w:rsidP="00D02C86">
      <w:pPr>
        <w:pStyle w:val="Heading1"/>
        <w:spacing w:before="0"/>
        <w:rPr>
          <w:rFonts w:ascii="Kings Caslon Text" w:hAnsi="Kings Caslon Text"/>
          <w:b/>
          <w:bCs/>
          <w:color w:val="000000" w:themeColor="text1"/>
          <w:sz w:val="28"/>
          <w:szCs w:val="28"/>
        </w:rPr>
      </w:pPr>
      <w:bookmarkStart w:id="0" w:name="_Hlk146980209"/>
      <w:r w:rsidRPr="00C42665">
        <w:rPr>
          <w:rFonts w:ascii="Kings Caslon Text" w:hAnsi="Kings Caslon Text"/>
          <w:b/>
          <w:bCs/>
          <w:color w:val="000000" w:themeColor="text1"/>
          <w:sz w:val="28"/>
          <w:szCs w:val="28"/>
        </w:rPr>
        <w:t xml:space="preserve">Mental Health Intervention for Children with Epilepsy (MICE): </w:t>
      </w:r>
      <w:bookmarkEnd w:id="0"/>
      <w:r w:rsidRPr="00C42665">
        <w:rPr>
          <w:rFonts w:ascii="Kings Caslon Text" w:hAnsi="Kings Caslon Text"/>
          <w:b/>
          <w:bCs/>
          <w:color w:val="000000" w:themeColor="text1"/>
          <w:sz w:val="28"/>
          <w:szCs w:val="28"/>
        </w:rPr>
        <w:t xml:space="preserve">Cost-effectiveness analysis of psychological therapy in addition to usual care compared to assessment-enhanced usual care alone for children and young people with </w:t>
      </w:r>
      <w:r w:rsidR="00594837" w:rsidRPr="00C42665">
        <w:rPr>
          <w:rFonts w:ascii="Kings Caslon Text" w:hAnsi="Kings Caslon Text"/>
          <w:b/>
          <w:bCs/>
          <w:color w:val="000000" w:themeColor="text1"/>
          <w:sz w:val="28"/>
          <w:szCs w:val="28"/>
        </w:rPr>
        <w:t xml:space="preserve">epilepsy and </w:t>
      </w:r>
      <w:r w:rsidRPr="00C42665">
        <w:rPr>
          <w:rFonts w:ascii="Kings Caslon Text" w:hAnsi="Kings Caslon Text"/>
          <w:b/>
          <w:bCs/>
          <w:color w:val="000000" w:themeColor="text1"/>
          <w:sz w:val="28"/>
          <w:szCs w:val="28"/>
        </w:rPr>
        <w:t>common mental health disorders</w:t>
      </w:r>
    </w:p>
    <w:p w14:paraId="5B570321" w14:textId="77777777" w:rsidR="00406578" w:rsidRPr="00C42665" w:rsidRDefault="00406578" w:rsidP="00343FC6">
      <w:pPr>
        <w:spacing w:after="0"/>
        <w:rPr>
          <w:rFonts w:ascii="Kings Caslon Text" w:hAnsi="Kings Caslon Text"/>
          <w:sz w:val="28"/>
          <w:szCs w:val="28"/>
          <w:lang w:eastAsia="en-GB"/>
        </w:rPr>
      </w:pPr>
    </w:p>
    <w:p w14:paraId="49334F52" w14:textId="28BCDB6E" w:rsidR="00406578" w:rsidRPr="00C42665" w:rsidRDefault="00406578" w:rsidP="00406578">
      <w:pPr>
        <w:rPr>
          <w:rFonts w:ascii="Kings Caslon Text" w:eastAsiaTheme="majorEastAsia" w:hAnsi="Kings Caslon Text" w:cstheme="majorBidi"/>
          <w:b/>
          <w:bCs/>
          <w:color w:val="000000" w:themeColor="text1"/>
          <w:kern w:val="0"/>
          <w:sz w:val="32"/>
          <w:szCs w:val="32"/>
          <w:lang w:eastAsia="en-GB"/>
          <w14:ligatures w14:val="none"/>
        </w:rPr>
      </w:pPr>
      <w:r w:rsidRPr="00C42665">
        <w:rPr>
          <w:rFonts w:ascii="Kings Caslon Text" w:eastAsiaTheme="majorEastAsia" w:hAnsi="Kings Caslon Text" w:cstheme="majorBidi"/>
          <w:b/>
          <w:bCs/>
          <w:color w:val="000000" w:themeColor="text1"/>
          <w:kern w:val="0"/>
          <w:sz w:val="32"/>
          <w:szCs w:val="32"/>
          <w:lang w:eastAsia="en-GB"/>
          <w14:ligatures w14:val="none"/>
        </w:rPr>
        <w:t>Supplement</w:t>
      </w:r>
    </w:p>
    <w:p w14:paraId="0E882238" w14:textId="77777777" w:rsidR="006A66CB" w:rsidRPr="00C42665" w:rsidRDefault="006A66CB" w:rsidP="00406578">
      <w:pPr>
        <w:rPr>
          <w:rFonts w:ascii="Kings Caslon Text" w:eastAsiaTheme="majorEastAsia" w:hAnsi="Kings Caslon Text" w:cstheme="majorBidi"/>
          <w:b/>
          <w:bCs/>
          <w:color w:val="000000" w:themeColor="text1"/>
          <w:kern w:val="0"/>
          <w:sz w:val="24"/>
          <w:szCs w:val="24"/>
          <w:lang w:eastAsia="en-GB"/>
          <w14:ligatures w14:val="none"/>
        </w:rPr>
      </w:pPr>
    </w:p>
    <w:p w14:paraId="682BF281" w14:textId="56296EAF" w:rsidR="005273AD" w:rsidRPr="00C42665" w:rsidRDefault="005273AD" w:rsidP="006A66CB">
      <w:pPr>
        <w:spacing w:line="360" w:lineRule="auto"/>
        <w:rPr>
          <w:rFonts w:ascii="Kings Caslon Text" w:eastAsiaTheme="majorEastAsia" w:hAnsi="Kings Caslon Text" w:cstheme="majorBidi"/>
          <w:b/>
          <w:bCs/>
          <w:color w:val="000000" w:themeColor="text1"/>
          <w:kern w:val="0"/>
          <w:sz w:val="24"/>
          <w:szCs w:val="24"/>
          <w:lang w:eastAsia="en-GB"/>
          <w14:ligatures w14:val="none"/>
        </w:rPr>
      </w:pPr>
      <w:r w:rsidRPr="00C42665">
        <w:rPr>
          <w:rFonts w:ascii="Kings Caslon Text" w:eastAsiaTheme="majorEastAsia" w:hAnsi="Kings Caslon Text" w:cstheme="majorBidi"/>
          <w:b/>
          <w:bCs/>
          <w:color w:val="000000" w:themeColor="text1"/>
          <w:kern w:val="0"/>
          <w:sz w:val="24"/>
          <w:szCs w:val="24"/>
          <w:lang w:eastAsia="en-GB"/>
          <w14:ligatures w14:val="none"/>
        </w:rPr>
        <w:t>Exclusion criteria</w:t>
      </w:r>
    </w:p>
    <w:p w14:paraId="4685474B" w14:textId="59472263" w:rsidR="004C7C21" w:rsidRPr="00C42665" w:rsidRDefault="004C7C21" w:rsidP="006A66CB">
      <w:pPr>
        <w:spacing w:after="0" w:line="360" w:lineRule="auto"/>
        <w:rPr>
          <w:rFonts w:ascii="Kings Caslon Text" w:hAnsi="Kings Caslon Text"/>
          <w:color w:val="000000" w:themeColor="text1"/>
        </w:rPr>
      </w:pPr>
      <w:r w:rsidRPr="00C42665">
        <w:rPr>
          <w:rFonts w:ascii="Kings Caslon Text" w:hAnsi="Kings Caslon Text"/>
        </w:rPr>
        <w:t>Exclusion criteria included: not speaking/understanding English well enough to complete screening assessments; having an intellectual disability at a level that precluded access to the measures and/or intervention; screening results indicating a severe mental health disorder not considered suitable for the trial intervention; actively receiving, or due to receive during the study period, intensive psychological input focused on cognitive and/or behavioural strategies to address emotional or behavioural difficulties; refusing to consent to the research team contacting their GP/other relevant health professionals about their participation in the research; refusing to have the trial therapy sessions audio and/or video recorded; unable to complete the screening measures (SDQ and DAWBA).</w:t>
      </w:r>
    </w:p>
    <w:p w14:paraId="44E2654D" w14:textId="77777777" w:rsidR="004C7C21" w:rsidRPr="00C42665" w:rsidRDefault="004C7C21" w:rsidP="006A66CB">
      <w:pPr>
        <w:spacing w:after="0" w:line="360" w:lineRule="auto"/>
        <w:rPr>
          <w:rFonts w:ascii="Kings Caslon Text" w:hAnsi="Kings Caslon Text"/>
          <w:color w:val="000000" w:themeColor="text1"/>
        </w:rPr>
      </w:pPr>
    </w:p>
    <w:p w14:paraId="600C6A78" w14:textId="321DD4DE" w:rsidR="005273AD" w:rsidRPr="00C42665" w:rsidRDefault="005273AD" w:rsidP="006A66CB">
      <w:pPr>
        <w:spacing w:line="360" w:lineRule="auto"/>
        <w:rPr>
          <w:rFonts w:ascii="Kings Caslon Text" w:eastAsiaTheme="majorEastAsia" w:hAnsi="Kings Caslon Text" w:cstheme="majorBidi"/>
          <w:b/>
          <w:bCs/>
          <w:color w:val="000000" w:themeColor="text1"/>
          <w:kern w:val="0"/>
          <w:sz w:val="24"/>
          <w:szCs w:val="24"/>
          <w:lang w:eastAsia="en-GB"/>
          <w14:ligatures w14:val="none"/>
        </w:rPr>
      </w:pPr>
      <w:r w:rsidRPr="00C42665">
        <w:rPr>
          <w:rFonts w:ascii="Kings Caslon Text" w:eastAsiaTheme="majorEastAsia" w:hAnsi="Kings Caslon Text" w:cstheme="majorBidi"/>
          <w:b/>
          <w:bCs/>
          <w:color w:val="000000" w:themeColor="text1"/>
          <w:kern w:val="0"/>
          <w:sz w:val="24"/>
          <w:szCs w:val="24"/>
          <w:lang w:eastAsia="en-GB"/>
          <w14:ligatures w14:val="none"/>
        </w:rPr>
        <w:t>Unit costs</w:t>
      </w:r>
    </w:p>
    <w:p w14:paraId="1E909C56" w14:textId="0EC55021" w:rsidR="00B24F9D" w:rsidRPr="00C42665" w:rsidRDefault="006726AB" w:rsidP="006A66CB">
      <w:pPr>
        <w:spacing w:after="0" w:line="360" w:lineRule="auto"/>
        <w:rPr>
          <w:rFonts w:ascii="Kings Caslon Text" w:hAnsi="Kings Caslon Text"/>
          <w:color w:val="000000" w:themeColor="text1"/>
        </w:rPr>
      </w:pPr>
      <w:r w:rsidRPr="00C42665">
        <w:rPr>
          <w:rFonts w:ascii="Kings Caslon Text" w:hAnsi="Kings Caslon Text"/>
          <w:color w:val="000000" w:themeColor="text1"/>
        </w:rPr>
        <w:t xml:space="preserve">Unit costs are summarised in Table S1. </w:t>
      </w:r>
      <w:r w:rsidR="00D02C86" w:rsidRPr="00C42665">
        <w:rPr>
          <w:rFonts w:ascii="Kings Caslon Text" w:hAnsi="Kings Caslon Text"/>
          <w:color w:val="000000" w:themeColor="text1"/>
        </w:rPr>
        <w:t>Unit costs for hospital contacts were obtained from NHS reference costs.</w:t>
      </w:r>
      <w:r w:rsidR="00D02C86" w:rsidRPr="00C42665">
        <w:rPr>
          <w:rFonts w:ascii="Kings Caslon Text" w:hAnsi="Kings Caslon Text"/>
          <w:color w:val="000000" w:themeColor="text1"/>
        </w:rPr>
        <w:fldChar w:fldCharType="begin"/>
      </w:r>
      <w:r w:rsidR="00705064" w:rsidRPr="00C42665">
        <w:rPr>
          <w:rFonts w:ascii="Kings Caslon Text" w:hAnsi="Kings Caslon Text"/>
          <w:color w:val="000000" w:themeColor="text1"/>
        </w:rPr>
        <w:instrText xml:space="preserve"> ADDIN EN.CITE &lt;EndNote&gt;&lt;Cite&gt;&lt;Author&gt;Department of Health (DH)&lt;/Author&gt;&lt;Year&gt;2021&lt;/Year&gt;&lt;RecNum&gt;821&lt;/RecNum&gt;&lt;DisplayText&gt;&lt;style face="superscript"&gt;1&lt;/style&gt;&lt;/DisplayText&gt;&lt;record&gt;&lt;rec-number&gt;821&lt;/rec-number&gt;&lt;foreign-keys&gt;&lt;key app="EN" db-id="vapfaf5fufdpv5eeewux9sz4px90xfzp2ppt" timestamp="1686521644" guid="38a0dd84-844f-418e-8bff-aa8acf5883e1"&gt;821&lt;/key&gt;&lt;/foreign-keys&gt;&lt;ref-type name="Report"&gt;27&lt;/ref-type&gt;&lt;contributors&gt;&lt;authors&gt;&lt;author&gt;Department of Health (DH),&lt;/author&gt;&lt;/authors&gt;&lt;/contributors&gt;&lt;titles&gt;&lt;title&gt;NHS Reference Costs 2020-21&lt;/title&gt;&lt;/titles&gt;&lt;dates&gt;&lt;year&gt;2021&lt;/year&gt;&lt;/dates&gt;&lt;pub-location&gt;London DH&lt;/pub-location&gt;&lt;urls&gt;&lt;related-urls&gt;&lt;url&gt;https://www.england.nhs.uk/national-cost-collection/#ncc2021&lt;/url&gt;&lt;/related-urls&gt;&lt;/urls&gt;&lt;/record&gt;&lt;/Cite&gt;&lt;/EndNote&gt;</w:instrText>
      </w:r>
      <w:r w:rsidR="00D02C86" w:rsidRPr="00C42665">
        <w:rPr>
          <w:rFonts w:ascii="Kings Caslon Text" w:hAnsi="Kings Caslon Text"/>
          <w:color w:val="000000" w:themeColor="text1"/>
        </w:rPr>
        <w:fldChar w:fldCharType="separate"/>
      </w:r>
      <w:r w:rsidR="00705064" w:rsidRPr="00C42665">
        <w:rPr>
          <w:rFonts w:ascii="Kings Caslon Text" w:hAnsi="Kings Caslon Text"/>
          <w:noProof/>
          <w:color w:val="000000" w:themeColor="text1"/>
          <w:vertAlign w:val="superscript"/>
        </w:rPr>
        <w:t>1</w:t>
      </w:r>
      <w:r w:rsidR="00D02C86" w:rsidRPr="00C42665">
        <w:rPr>
          <w:rFonts w:ascii="Kings Caslon Text" w:hAnsi="Kings Caslon Text"/>
          <w:color w:val="000000" w:themeColor="text1"/>
        </w:rPr>
        <w:fldChar w:fldCharType="end"/>
      </w:r>
      <w:r w:rsidR="00D02C86" w:rsidRPr="00C42665">
        <w:rPr>
          <w:rFonts w:ascii="Kings Caslon Text" w:hAnsi="Kings Caslon Text"/>
          <w:color w:val="000000" w:themeColor="text1"/>
        </w:rPr>
        <w:t xml:space="preserve"> Unit costs for community-based services, as well as accommodation provided by Local Authorities, were obtained from an annual compendium of unit costs of health and social care.</w:t>
      </w:r>
      <w:r w:rsidR="00D02C86" w:rsidRPr="00C42665">
        <w:rPr>
          <w:rFonts w:ascii="Kings Caslon Text" w:hAnsi="Kings Caslon Text"/>
          <w:color w:val="000000" w:themeColor="text1"/>
        </w:rPr>
        <w:fldChar w:fldCharType="begin"/>
      </w:r>
      <w:r w:rsidR="00705064" w:rsidRPr="00C42665">
        <w:rPr>
          <w:rFonts w:ascii="Kings Caslon Text" w:hAnsi="Kings Caslon Text"/>
          <w:color w:val="000000" w:themeColor="text1"/>
        </w:rPr>
        <w:instrText xml:space="preserve"> ADDIN EN.CITE &lt;EndNote&gt;&lt;Cite&gt;&lt;Author&gt;Jones&lt;/Author&gt;&lt;Year&gt;2021&lt;/Year&gt;&lt;RecNum&gt;1180&lt;/RecNum&gt;&lt;DisplayText&gt;&lt;style face="superscript"&gt;2&lt;/style&gt;&lt;/DisplayText&gt;&lt;record&gt;&lt;rec-number&gt;1180&lt;/rec-number&gt;&lt;foreign-keys&gt;&lt;key app="EN" db-id="vapfaf5fufdpv5eeewux9sz4px90xfzp2ppt" timestamp="1697870778" guid="3f5a07b3-9036-4815-bc90-47a5e662fdba"&gt;1180&lt;/key&gt;&lt;/foreign-keys&gt;&lt;ref-type name="Report"&gt;27&lt;/ref-type&gt;&lt;contributors&gt;&lt;authors&gt;&lt;author&gt;Jones, K.&lt;/author&gt;&lt;author&gt;Burns, A.&lt;/author&gt;&lt;/authors&gt;&lt;/contributors&gt;&lt;titles&gt;&lt;title&gt;Unit Costs of Health and Social Care 2021&lt;/title&gt;&lt;/titles&gt;&lt;dates&gt;&lt;year&gt;2021&lt;/year&gt;&lt;/dates&gt;&lt;pub-location&gt;Personal Social Services Research Unit&lt;/pub-location&gt;&lt;publisher&gt;University of Kent, Canterbury&lt;/publisher&gt;&lt;urls&gt;&lt;/urls&gt;&lt;electronic-resource-num&gt;10.22024/UniKent/01.02.92342&lt;/electronic-resource-num&gt;&lt;/record&gt;&lt;/Cite&gt;&lt;/EndNote&gt;</w:instrText>
      </w:r>
      <w:r w:rsidR="00D02C86" w:rsidRPr="00C42665">
        <w:rPr>
          <w:rFonts w:ascii="Kings Caslon Text" w:hAnsi="Kings Caslon Text"/>
          <w:color w:val="000000" w:themeColor="text1"/>
        </w:rPr>
        <w:fldChar w:fldCharType="separate"/>
      </w:r>
      <w:r w:rsidR="00705064" w:rsidRPr="00C42665">
        <w:rPr>
          <w:rFonts w:ascii="Kings Caslon Text" w:hAnsi="Kings Caslon Text"/>
          <w:noProof/>
          <w:color w:val="000000" w:themeColor="text1"/>
          <w:vertAlign w:val="superscript"/>
        </w:rPr>
        <w:t>2</w:t>
      </w:r>
      <w:r w:rsidR="00D02C86" w:rsidRPr="00C42665">
        <w:rPr>
          <w:rFonts w:ascii="Kings Caslon Text" w:hAnsi="Kings Caslon Text"/>
          <w:color w:val="000000" w:themeColor="text1"/>
        </w:rPr>
        <w:fldChar w:fldCharType="end"/>
      </w:r>
      <w:r w:rsidR="00D02C86" w:rsidRPr="00C42665">
        <w:rPr>
          <w:rFonts w:ascii="Kings Caslon Text" w:hAnsi="Kings Caslon Text"/>
          <w:color w:val="000000" w:themeColor="text1"/>
        </w:rPr>
        <w:t xml:space="preserve"> The costs of medications were based on prices listed in the British National Formulary for Children</w:t>
      </w:r>
      <w:r w:rsidR="00D02C86" w:rsidRPr="00C42665">
        <w:rPr>
          <w:rFonts w:ascii="Kings Caslon Text" w:hAnsi="Kings Caslon Text"/>
          <w:color w:val="000000" w:themeColor="text1"/>
        </w:rPr>
        <w:fldChar w:fldCharType="begin"/>
      </w:r>
      <w:r w:rsidR="00705064" w:rsidRPr="00C42665">
        <w:rPr>
          <w:rFonts w:ascii="Kings Caslon Text" w:hAnsi="Kings Caslon Text"/>
          <w:color w:val="000000" w:themeColor="text1"/>
        </w:rPr>
        <w:instrText xml:space="preserve"> ADDIN EN.CITE &lt;EndNote&gt;&lt;Cite&gt;&lt;Author&gt;Royal Pharmaceutical Society of Great Britain&lt;/Author&gt;&lt;Year&gt;2021&lt;/Year&gt;&lt;RecNum&gt;826&lt;/RecNum&gt;&lt;DisplayText&gt;&lt;style face="superscript"&gt;3&lt;/style&gt;&lt;/DisplayText&gt;&lt;record&gt;&lt;rec-number&gt;826&lt;/rec-number&gt;&lt;foreign-keys&gt;&lt;key app="EN" db-id="vapfaf5fufdpv5eeewux9sz4px90xfzp2ppt" timestamp="1686521647" guid="f7928b4c-8f92-4f2a-9a9a-fbbb9119f925"&gt;826&lt;/key&gt;&lt;/foreign-keys&gt;&lt;ref-type name="Web Page"&gt;12&lt;/ref-type&gt;&lt;contributors&gt;&lt;authors&gt;&lt;author&gt;Royal Pharmaceutical Society of Great Britain,&lt;/author&gt;&lt;/authors&gt;&lt;/contributors&gt;&lt;titles&gt;&lt;title&gt;British National Formulary for Children&lt;/title&gt;&lt;/titles&gt;&lt;dates&gt;&lt;year&gt;2021&lt;/year&gt;&lt;/dates&gt;&lt;urls&gt;&lt;related-urls&gt;&lt;url&gt;https://about.medicinescomplete.com/publication/british-national-formulary-for-children/&lt;/url&gt;&lt;/related-urls&gt;&lt;/urls&gt;&lt;/record&gt;&lt;/Cite&gt;&lt;/EndNote&gt;</w:instrText>
      </w:r>
      <w:r w:rsidR="00D02C86" w:rsidRPr="00C42665">
        <w:rPr>
          <w:rFonts w:ascii="Kings Caslon Text" w:hAnsi="Kings Caslon Text"/>
          <w:color w:val="000000" w:themeColor="text1"/>
        </w:rPr>
        <w:fldChar w:fldCharType="separate"/>
      </w:r>
      <w:r w:rsidR="00705064" w:rsidRPr="00C42665">
        <w:rPr>
          <w:rFonts w:ascii="Kings Caslon Text" w:hAnsi="Kings Caslon Text"/>
          <w:noProof/>
          <w:color w:val="000000" w:themeColor="text1"/>
          <w:vertAlign w:val="superscript"/>
        </w:rPr>
        <w:t>3</w:t>
      </w:r>
      <w:r w:rsidR="00D02C86" w:rsidRPr="00C42665">
        <w:rPr>
          <w:rFonts w:ascii="Kings Caslon Text" w:hAnsi="Kings Caslon Text"/>
          <w:color w:val="000000" w:themeColor="text1"/>
        </w:rPr>
        <w:fldChar w:fldCharType="end"/>
      </w:r>
      <w:r w:rsidR="00D02C86" w:rsidRPr="00C42665">
        <w:rPr>
          <w:rFonts w:ascii="Kings Caslon Text" w:hAnsi="Kings Caslon Text"/>
          <w:color w:val="000000" w:themeColor="text1"/>
        </w:rPr>
        <w:t xml:space="preserve"> and Prescription Cost Analysis data (NHS Business Services Authority Statistics).</w:t>
      </w:r>
      <w:r w:rsidR="00D02C86" w:rsidRPr="00C42665">
        <w:rPr>
          <w:rFonts w:ascii="Kings Caslon Text" w:hAnsi="Kings Caslon Text"/>
          <w:color w:val="000000" w:themeColor="text1"/>
        </w:rPr>
        <w:fldChar w:fldCharType="begin"/>
      </w:r>
      <w:r w:rsidR="00705064" w:rsidRPr="00C42665">
        <w:rPr>
          <w:rFonts w:ascii="Kings Caslon Text" w:hAnsi="Kings Caslon Text"/>
          <w:color w:val="000000" w:themeColor="text1"/>
        </w:rPr>
        <w:instrText xml:space="preserve"> ADDIN EN.CITE &lt;EndNote&gt;&lt;Cite&gt;&lt;Author&gt;NHS Business Services Authority Statistics&lt;/Author&gt;&lt;Year&gt;2021&lt;/Year&gt;&lt;RecNum&gt;825&lt;/RecNum&gt;&lt;DisplayText&gt;&lt;style face="superscript"&gt;4&lt;/style&gt;&lt;/DisplayText&gt;&lt;record&gt;&lt;rec-number&gt;825&lt;/rec-number&gt;&lt;foreign-keys&gt;&lt;key app="EN" db-id="vapfaf5fufdpv5eeewux9sz4px90xfzp2ppt" timestamp="1686521647" guid="260dcba4-6b30-45e9-8192-529534f6f09b"&gt;825&lt;/key&gt;&lt;/foreign-keys&gt;&lt;ref-type name="Web Page"&gt;12&lt;/ref-type&gt;&lt;contributors&gt;&lt;authors&gt;&lt;author&gt;NHS Business Services Authority Statistics,&lt;/author&gt;&lt;/authors&gt;&lt;/contributors&gt;&lt;titles&gt;&lt;title&gt;Prescription Cost Analysis - England 2021&lt;/title&gt;&lt;/titles&gt;&lt;dates&gt;&lt;year&gt;2021&lt;/year&gt;&lt;/dates&gt;&lt;urls&gt;&lt;related-urls&gt;&lt;url&gt;https://www.nhsbsa.nhs.uk/statistical-collections/prescription-cost-analysis-england/prescription-cost-analysis-england-2020-21&lt;/url&gt;&lt;/related-urls&gt;&lt;/urls&gt;&lt;/record&gt;&lt;/Cite&gt;&lt;/EndNote&gt;</w:instrText>
      </w:r>
      <w:r w:rsidR="00D02C86" w:rsidRPr="00C42665">
        <w:rPr>
          <w:rFonts w:ascii="Kings Caslon Text" w:hAnsi="Kings Caslon Text"/>
          <w:color w:val="000000" w:themeColor="text1"/>
        </w:rPr>
        <w:fldChar w:fldCharType="separate"/>
      </w:r>
      <w:r w:rsidR="00705064" w:rsidRPr="00C42665">
        <w:rPr>
          <w:rFonts w:ascii="Kings Caslon Text" w:hAnsi="Kings Caslon Text"/>
          <w:noProof/>
          <w:color w:val="000000" w:themeColor="text1"/>
          <w:vertAlign w:val="superscript"/>
        </w:rPr>
        <w:t>4</w:t>
      </w:r>
      <w:r w:rsidR="00D02C86" w:rsidRPr="00C42665">
        <w:rPr>
          <w:rFonts w:ascii="Kings Caslon Text" w:hAnsi="Kings Caslon Text"/>
          <w:color w:val="000000" w:themeColor="text1"/>
        </w:rPr>
        <w:fldChar w:fldCharType="end"/>
      </w:r>
    </w:p>
    <w:p w14:paraId="52906540" w14:textId="77777777" w:rsidR="00D02C86" w:rsidRPr="00C42665" w:rsidRDefault="00D02C86" w:rsidP="006A66CB">
      <w:pPr>
        <w:spacing w:after="0" w:line="360" w:lineRule="auto"/>
        <w:rPr>
          <w:rFonts w:ascii="Kings Caslon Text" w:hAnsi="Kings Caslon Text"/>
        </w:rPr>
      </w:pPr>
    </w:p>
    <w:p w14:paraId="0D6D62D0" w14:textId="77777777" w:rsidR="006726AB" w:rsidRPr="00C42665" w:rsidRDefault="006726AB">
      <w:pPr>
        <w:rPr>
          <w:rFonts w:ascii="Kings Caslon Text" w:hAnsi="Kings Caslon Text"/>
          <w:b/>
          <w:bCs/>
          <w:sz w:val="24"/>
          <w:szCs w:val="24"/>
        </w:rPr>
      </w:pPr>
      <w:r w:rsidRPr="00C42665">
        <w:rPr>
          <w:rFonts w:ascii="Kings Caslon Text" w:hAnsi="Kings Caslon Text"/>
          <w:b/>
          <w:bCs/>
          <w:sz w:val="24"/>
          <w:szCs w:val="24"/>
        </w:rPr>
        <w:br w:type="page"/>
      </w:r>
    </w:p>
    <w:p w14:paraId="69373E71" w14:textId="2A1F4A2D" w:rsidR="00406578" w:rsidRPr="00C42665" w:rsidRDefault="00406578">
      <w:pPr>
        <w:rPr>
          <w:rFonts w:ascii="Kings Caslon Text" w:hAnsi="Kings Caslon Text"/>
          <w:b/>
          <w:bCs/>
          <w:sz w:val="24"/>
          <w:szCs w:val="24"/>
        </w:rPr>
      </w:pPr>
      <w:r w:rsidRPr="00C42665">
        <w:rPr>
          <w:rFonts w:ascii="Kings Caslon Text" w:hAnsi="Kings Caslon Text"/>
          <w:b/>
          <w:bCs/>
          <w:sz w:val="24"/>
          <w:szCs w:val="24"/>
        </w:rPr>
        <w:lastRenderedPageBreak/>
        <w:t xml:space="preserve">Table </w:t>
      </w:r>
      <w:r w:rsidR="00B35ADC" w:rsidRPr="00C42665">
        <w:rPr>
          <w:rFonts w:ascii="Kings Caslon Text" w:hAnsi="Kings Caslon Text"/>
          <w:b/>
          <w:bCs/>
          <w:sz w:val="24"/>
          <w:szCs w:val="24"/>
        </w:rPr>
        <w:t>S</w:t>
      </w:r>
      <w:r w:rsidRPr="00C42665">
        <w:rPr>
          <w:rFonts w:ascii="Kings Caslon Text" w:hAnsi="Kings Caslon Text"/>
          <w:b/>
          <w:bCs/>
          <w:sz w:val="24"/>
          <w:szCs w:val="24"/>
        </w:rPr>
        <w:t>1: Unit costs</w:t>
      </w:r>
    </w:p>
    <w:tbl>
      <w:tblPr>
        <w:tblW w:w="6379" w:type="dxa"/>
        <w:tblLook w:val="04A0" w:firstRow="1" w:lastRow="0" w:firstColumn="1" w:lastColumn="0" w:noHBand="0" w:noVBand="1"/>
      </w:tblPr>
      <w:tblGrid>
        <w:gridCol w:w="3544"/>
        <w:gridCol w:w="1846"/>
        <w:gridCol w:w="989"/>
      </w:tblGrid>
      <w:tr w:rsidR="00B4462E" w:rsidRPr="00C42665" w14:paraId="06481675" w14:textId="77777777" w:rsidTr="00D02C86">
        <w:trPr>
          <w:trHeight w:val="260"/>
        </w:trPr>
        <w:tc>
          <w:tcPr>
            <w:tcW w:w="354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285C26EA" w14:textId="77777777" w:rsidR="00B4462E" w:rsidRPr="00C42665" w:rsidRDefault="00B4462E" w:rsidP="00315B7D">
            <w:pPr>
              <w:spacing w:after="0" w:line="240" w:lineRule="auto"/>
              <w:rPr>
                <w:rFonts w:ascii="Kings Caslon Text" w:eastAsia="Times New Roman" w:hAnsi="Kings Caslon Text" w:cs="Calibri"/>
                <w:b/>
                <w:bCs/>
                <w:color w:val="000000"/>
                <w:kern w:val="0"/>
                <w:lang w:eastAsia="en-GB"/>
                <w14:ligatures w14:val="none"/>
              </w:rPr>
            </w:pPr>
            <w:r w:rsidRPr="00C42665">
              <w:rPr>
                <w:rFonts w:ascii="Kings Caslon Text" w:eastAsia="Times New Roman" w:hAnsi="Kings Caslon Text" w:cs="Calibri"/>
                <w:b/>
                <w:bCs/>
                <w:color w:val="000000"/>
                <w:kern w:val="0"/>
                <w:lang w:eastAsia="en-GB"/>
                <w14:ligatures w14:val="none"/>
              </w:rPr>
              <w:t>Service</w:t>
            </w:r>
          </w:p>
        </w:tc>
        <w:tc>
          <w:tcPr>
            <w:tcW w:w="184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24D9D58" w14:textId="77777777" w:rsidR="00B4462E" w:rsidRPr="00C42665" w:rsidRDefault="00B4462E" w:rsidP="00315B7D">
            <w:pPr>
              <w:spacing w:after="0" w:line="240" w:lineRule="auto"/>
              <w:jc w:val="center"/>
              <w:rPr>
                <w:rFonts w:ascii="Kings Caslon Text" w:eastAsia="Times New Roman" w:hAnsi="Kings Caslon Text" w:cs="Calibri"/>
                <w:b/>
                <w:bCs/>
                <w:color w:val="000000"/>
                <w:kern w:val="0"/>
                <w:lang w:eastAsia="en-GB"/>
                <w14:ligatures w14:val="none"/>
              </w:rPr>
            </w:pPr>
            <w:r w:rsidRPr="00C42665">
              <w:rPr>
                <w:rFonts w:ascii="Kings Caslon Text" w:eastAsia="Times New Roman" w:hAnsi="Kings Caslon Text" w:cs="Calibri"/>
                <w:b/>
                <w:bCs/>
                <w:color w:val="000000"/>
                <w:kern w:val="0"/>
                <w:lang w:eastAsia="en-GB"/>
                <w14:ligatures w14:val="none"/>
              </w:rPr>
              <w:t>Unit cost (£)</w:t>
            </w:r>
          </w:p>
        </w:tc>
        <w:tc>
          <w:tcPr>
            <w:tcW w:w="98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269A3DF8" w14:textId="77777777" w:rsidR="00B4462E" w:rsidRPr="00C42665" w:rsidRDefault="00B4462E" w:rsidP="0033208B">
            <w:pPr>
              <w:spacing w:after="0" w:line="240" w:lineRule="auto"/>
              <w:jc w:val="center"/>
              <w:rPr>
                <w:rFonts w:ascii="Kings Caslon Text" w:eastAsia="Times New Roman" w:hAnsi="Kings Caslon Text" w:cs="Calibri"/>
                <w:b/>
                <w:bCs/>
                <w:color w:val="000000"/>
                <w:kern w:val="0"/>
                <w:lang w:eastAsia="en-GB"/>
                <w14:ligatures w14:val="none"/>
              </w:rPr>
            </w:pPr>
            <w:r w:rsidRPr="00C42665">
              <w:rPr>
                <w:rFonts w:ascii="Kings Caslon Text" w:eastAsia="Times New Roman" w:hAnsi="Kings Caslon Text" w:cs="Calibri"/>
                <w:b/>
                <w:bCs/>
                <w:color w:val="000000"/>
                <w:kern w:val="0"/>
                <w:lang w:eastAsia="en-GB"/>
                <w14:ligatures w14:val="none"/>
              </w:rPr>
              <w:t>Source</w:t>
            </w:r>
          </w:p>
        </w:tc>
      </w:tr>
      <w:tr w:rsidR="00B4462E" w:rsidRPr="00C42665" w14:paraId="0438C420" w14:textId="77777777" w:rsidTr="00D02C86">
        <w:trPr>
          <w:trHeight w:val="260"/>
        </w:trPr>
        <w:tc>
          <w:tcPr>
            <w:tcW w:w="35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692454C" w14:textId="77777777" w:rsidR="00B4462E" w:rsidRPr="00C42665" w:rsidRDefault="00B4462E" w:rsidP="00315B7D">
            <w:pPr>
              <w:spacing w:after="0" w:line="240" w:lineRule="auto"/>
              <w:rPr>
                <w:rFonts w:ascii="Kings Caslon Text" w:eastAsia="Times New Roman" w:hAnsi="Kings Caslon Text" w:cs="Calibri"/>
                <w:b/>
                <w:bCs/>
                <w:color w:val="000000"/>
                <w:kern w:val="0"/>
                <w:lang w:eastAsia="en-GB"/>
                <w14:ligatures w14:val="none"/>
              </w:rPr>
            </w:pPr>
            <w:r w:rsidRPr="00C42665">
              <w:rPr>
                <w:rFonts w:ascii="Kings Caslon Text" w:eastAsia="Times New Roman" w:hAnsi="Kings Caslon Text" w:cs="Calibri"/>
                <w:b/>
                <w:bCs/>
                <w:color w:val="000000"/>
                <w:kern w:val="0"/>
                <w:lang w:eastAsia="en-GB"/>
                <w14:ligatures w14:val="none"/>
              </w:rPr>
              <w:t>Hospital services</w:t>
            </w:r>
          </w:p>
        </w:tc>
        <w:tc>
          <w:tcPr>
            <w:tcW w:w="1846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04793055" w14:textId="77777777" w:rsidR="00B4462E" w:rsidRPr="00C42665" w:rsidRDefault="00B4462E" w:rsidP="00315B7D">
            <w:pPr>
              <w:spacing w:after="0" w:line="240" w:lineRule="auto"/>
              <w:jc w:val="center"/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</w:pPr>
          </w:p>
        </w:tc>
        <w:tc>
          <w:tcPr>
            <w:tcW w:w="98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83FD770" w14:textId="77777777" w:rsidR="00B4462E" w:rsidRPr="00C42665" w:rsidRDefault="00B4462E" w:rsidP="0033208B">
            <w:pPr>
              <w:spacing w:after="0" w:line="240" w:lineRule="auto"/>
              <w:jc w:val="center"/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</w:pPr>
          </w:p>
        </w:tc>
      </w:tr>
      <w:tr w:rsidR="00B4462E" w:rsidRPr="00C42665" w14:paraId="4A926362" w14:textId="77777777" w:rsidTr="0033208B">
        <w:trPr>
          <w:trHeight w:val="260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C8AA56" w14:textId="77777777" w:rsidR="00B4462E" w:rsidRPr="00C42665" w:rsidRDefault="00B4462E" w:rsidP="00315B7D">
            <w:pPr>
              <w:spacing w:after="0" w:line="240" w:lineRule="auto"/>
              <w:ind w:left="174"/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</w:pPr>
            <w:r w:rsidRPr="00C42665"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  <w:t>Inpatient - Epilepsy</w:t>
            </w:r>
          </w:p>
        </w:tc>
        <w:tc>
          <w:tcPr>
            <w:tcW w:w="184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D3B6D3F" w14:textId="77777777" w:rsidR="00B4462E" w:rsidRPr="00C42665" w:rsidRDefault="00B4462E" w:rsidP="00315B7D">
            <w:pPr>
              <w:spacing w:after="0" w:line="240" w:lineRule="auto"/>
              <w:jc w:val="center"/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</w:pPr>
            <w:r w:rsidRPr="00C42665"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  <w:t>922.55</w:t>
            </w:r>
          </w:p>
        </w:tc>
        <w:tc>
          <w:tcPr>
            <w:tcW w:w="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BDAF914" w14:textId="77777777" w:rsidR="00B4462E" w:rsidRPr="00C42665" w:rsidRDefault="00B4462E" w:rsidP="0033208B">
            <w:pPr>
              <w:spacing w:after="0" w:line="240" w:lineRule="auto"/>
              <w:jc w:val="center"/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</w:pPr>
            <w:r w:rsidRPr="00C42665"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  <w:t>1</w:t>
            </w:r>
          </w:p>
        </w:tc>
      </w:tr>
      <w:tr w:rsidR="00B4462E" w:rsidRPr="00C42665" w14:paraId="15D3EC7C" w14:textId="77777777" w:rsidTr="0033208B">
        <w:trPr>
          <w:trHeight w:val="260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FB8ED3" w14:textId="77777777" w:rsidR="00B4462E" w:rsidRPr="00C42665" w:rsidRDefault="00B4462E" w:rsidP="00315B7D">
            <w:pPr>
              <w:spacing w:after="0" w:line="240" w:lineRule="auto"/>
              <w:ind w:left="174"/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</w:pPr>
            <w:r w:rsidRPr="00C42665"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  <w:t>Inpatient - Mental health</w:t>
            </w:r>
          </w:p>
        </w:tc>
        <w:tc>
          <w:tcPr>
            <w:tcW w:w="184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9A327E5" w14:textId="77777777" w:rsidR="00B4462E" w:rsidRPr="00C42665" w:rsidRDefault="00B4462E" w:rsidP="00315B7D">
            <w:pPr>
              <w:spacing w:after="0" w:line="240" w:lineRule="auto"/>
              <w:jc w:val="center"/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</w:pPr>
            <w:r w:rsidRPr="00C42665"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  <w:t>1066.25</w:t>
            </w:r>
          </w:p>
        </w:tc>
        <w:tc>
          <w:tcPr>
            <w:tcW w:w="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33E3DC1" w14:textId="77777777" w:rsidR="00B4462E" w:rsidRPr="00C42665" w:rsidRDefault="00B4462E" w:rsidP="0033208B">
            <w:pPr>
              <w:spacing w:after="0" w:line="240" w:lineRule="auto"/>
              <w:jc w:val="center"/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</w:pPr>
            <w:r w:rsidRPr="00C42665"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  <w:t>1</w:t>
            </w:r>
          </w:p>
        </w:tc>
      </w:tr>
      <w:tr w:rsidR="00B4462E" w:rsidRPr="00C42665" w14:paraId="1542CCBA" w14:textId="77777777" w:rsidTr="0033208B">
        <w:trPr>
          <w:trHeight w:val="260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23FC94" w14:textId="77777777" w:rsidR="00B4462E" w:rsidRPr="00C42665" w:rsidRDefault="00B4462E" w:rsidP="00315B7D">
            <w:pPr>
              <w:spacing w:after="0" w:line="240" w:lineRule="auto"/>
              <w:ind w:left="174"/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</w:pPr>
            <w:r w:rsidRPr="00C42665"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  <w:t>Inpatient - Other</w:t>
            </w:r>
          </w:p>
        </w:tc>
        <w:tc>
          <w:tcPr>
            <w:tcW w:w="184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59DA80F" w14:textId="77777777" w:rsidR="00B4462E" w:rsidRPr="00C42665" w:rsidRDefault="00B4462E" w:rsidP="00315B7D">
            <w:pPr>
              <w:spacing w:after="0" w:line="240" w:lineRule="auto"/>
              <w:jc w:val="center"/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</w:pPr>
            <w:r w:rsidRPr="00C42665"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  <w:t>1159.48</w:t>
            </w:r>
          </w:p>
        </w:tc>
        <w:tc>
          <w:tcPr>
            <w:tcW w:w="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C452FAD" w14:textId="77777777" w:rsidR="00B4462E" w:rsidRPr="00C42665" w:rsidRDefault="00B4462E" w:rsidP="0033208B">
            <w:pPr>
              <w:spacing w:after="0" w:line="240" w:lineRule="auto"/>
              <w:jc w:val="center"/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</w:pPr>
            <w:r w:rsidRPr="00C42665"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  <w:t>1</w:t>
            </w:r>
          </w:p>
        </w:tc>
      </w:tr>
      <w:tr w:rsidR="00B4462E" w:rsidRPr="00C42665" w14:paraId="74CC4C8C" w14:textId="77777777" w:rsidTr="0033208B">
        <w:trPr>
          <w:trHeight w:val="260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B4BCFC" w14:textId="77777777" w:rsidR="00B4462E" w:rsidRPr="00C42665" w:rsidRDefault="00B4462E" w:rsidP="00315B7D">
            <w:pPr>
              <w:spacing w:after="0" w:line="240" w:lineRule="auto"/>
              <w:ind w:left="174"/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</w:pPr>
            <w:r w:rsidRPr="00C42665"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  <w:t>Outpatient - Epilepsy</w:t>
            </w:r>
          </w:p>
        </w:tc>
        <w:tc>
          <w:tcPr>
            <w:tcW w:w="184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6C2D8FA" w14:textId="77777777" w:rsidR="00B4462E" w:rsidRPr="00C42665" w:rsidRDefault="00B4462E" w:rsidP="00315B7D">
            <w:pPr>
              <w:spacing w:after="0" w:line="240" w:lineRule="auto"/>
              <w:jc w:val="center"/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</w:pPr>
            <w:r w:rsidRPr="00C42665"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  <w:t>308.00</w:t>
            </w:r>
          </w:p>
        </w:tc>
        <w:tc>
          <w:tcPr>
            <w:tcW w:w="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C0AC8F5" w14:textId="77777777" w:rsidR="00B4462E" w:rsidRPr="00C42665" w:rsidRDefault="00B4462E" w:rsidP="0033208B">
            <w:pPr>
              <w:spacing w:after="0" w:line="240" w:lineRule="auto"/>
              <w:jc w:val="center"/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</w:pPr>
            <w:r w:rsidRPr="00C42665"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  <w:t>1</w:t>
            </w:r>
          </w:p>
        </w:tc>
      </w:tr>
      <w:tr w:rsidR="00B4462E" w:rsidRPr="00C42665" w14:paraId="3109EB63" w14:textId="77777777" w:rsidTr="0033208B">
        <w:trPr>
          <w:trHeight w:val="260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A18647" w14:textId="77777777" w:rsidR="00B4462E" w:rsidRPr="00C42665" w:rsidRDefault="00B4462E" w:rsidP="00315B7D">
            <w:pPr>
              <w:spacing w:after="0" w:line="240" w:lineRule="auto"/>
              <w:ind w:left="174"/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</w:pPr>
            <w:r w:rsidRPr="00C42665"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  <w:t>Outpatient - Mental health</w:t>
            </w:r>
          </w:p>
        </w:tc>
        <w:tc>
          <w:tcPr>
            <w:tcW w:w="184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BA92F87" w14:textId="77777777" w:rsidR="00B4462E" w:rsidRPr="00C42665" w:rsidRDefault="00B4462E" w:rsidP="00315B7D">
            <w:pPr>
              <w:spacing w:after="0" w:line="240" w:lineRule="auto"/>
              <w:jc w:val="center"/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</w:pPr>
            <w:r w:rsidRPr="00C42665"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  <w:t>373.60</w:t>
            </w:r>
          </w:p>
        </w:tc>
        <w:tc>
          <w:tcPr>
            <w:tcW w:w="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49130CC" w14:textId="77777777" w:rsidR="00B4462E" w:rsidRPr="00C42665" w:rsidRDefault="00B4462E" w:rsidP="0033208B">
            <w:pPr>
              <w:spacing w:after="0" w:line="240" w:lineRule="auto"/>
              <w:jc w:val="center"/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</w:pPr>
            <w:r w:rsidRPr="00C42665"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  <w:t>1</w:t>
            </w:r>
          </w:p>
        </w:tc>
      </w:tr>
      <w:tr w:rsidR="00B4462E" w:rsidRPr="00C42665" w14:paraId="362CF319" w14:textId="77777777" w:rsidTr="0033208B">
        <w:trPr>
          <w:trHeight w:val="260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97F04E" w14:textId="77777777" w:rsidR="00B4462E" w:rsidRPr="00C42665" w:rsidRDefault="00B4462E" w:rsidP="00315B7D">
            <w:pPr>
              <w:spacing w:after="0" w:line="240" w:lineRule="auto"/>
              <w:ind w:left="174"/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</w:pPr>
            <w:r w:rsidRPr="00C42665"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  <w:t>Outpatient - Other</w:t>
            </w:r>
          </w:p>
        </w:tc>
        <w:tc>
          <w:tcPr>
            <w:tcW w:w="184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3EADB25" w14:textId="77777777" w:rsidR="00B4462E" w:rsidRPr="00C42665" w:rsidRDefault="00B4462E" w:rsidP="00315B7D">
            <w:pPr>
              <w:spacing w:after="0" w:line="240" w:lineRule="auto"/>
              <w:jc w:val="center"/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</w:pPr>
            <w:r w:rsidRPr="00C42665"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  <w:t>258.00</w:t>
            </w:r>
          </w:p>
        </w:tc>
        <w:tc>
          <w:tcPr>
            <w:tcW w:w="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3E5E91D" w14:textId="77777777" w:rsidR="00B4462E" w:rsidRPr="00C42665" w:rsidRDefault="00B4462E" w:rsidP="0033208B">
            <w:pPr>
              <w:spacing w:after="0" w:line="240" w:lineRule="auto"/>
              <w:jc w:val="center"/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</w:pPr>
            <w:r w:rsidRPr="00C42665"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  <w:t>1</w:t>
            </w:r>
          </w:p>
        </w:tc>
      </w:tr>
      <w:tr w:rsidR="00B4462E" w:rsidRPr="00C42665" w14:paraId="1611EA8D" w14:textId="77777777" w:rsidTr="0033208B">
        <w:trPr>
          <w:trHeight w:val="260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76DFB1" w14:textId="77777777" w:rsidR="00B4462E" w:rsidRPr="00C42665" w:rsidRDefault="00B4462E" w:rsidP="00315B7D">
            <w:pPr>
              <w:spacing w:after="0" w:line="240" w:lineRule="auto"/>
              <w:ind w:left="174"/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</w:pPr>
            <w:r w:rsidRPr="00C42665"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  <w:t>Accident emergency</w:t>
            </w:r>
          </w:p>
        </w:tc>
        <w:tc>
          <w:tcPr>
            <w:tcW w:w="184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C7092CB" w14:textId="77777777" w:rsidR="00B4462E" w:rsidRPr="00C42665" w:rsidRDefault="00B4462E" w:rsidP="00315B7D">
            <w:pPr>
              <w:spacing w:after="0" w:line="240" w:lineRule="auto"/>
              <w:jc w:val="center"/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</w:pPr>
            <w:r w:rsidRPr="00C42665"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  <w:t>188.77</w:t>
            </w:r>
          </w:p>
        </w:tc>
        <w:tc>
          <w:tcPr>
            <w:tcW w:w="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5BC5B93" w14:textId="77777777" w:rsidR="00B4462E" w:rsidRPr="00C42665" w:rsidRDefault="00B4462E" w:rsidP="0033208B">
            <w:pPr>
              <w:spacing w:after="0" w:line="240" w:lineRule="auto"/>
              <w:jc w:val="center"/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</w:pPr>
            <w:r w:rsidRPr="00C42665"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  <w:t>1</w:t>
            </w:r>
          </w:p>
        </w:tc>
      </w:tr>
      <w:tr w:rsidR="00B4462E" w:rsidRPr="00C42665" w14:paraId="5BA27345" w14:textId="77777777" w:rsidTr="0033208B">
        <w:trPr>
          <w:trHeight w:val="260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5FD606" w14:textId="77777777" w:rsidR="00B4462E" w:rsidRPr="00C42665" w:rsidRDefault="00B4462E" w:rsidP="00315B7D">
            <w:pPr>
              <w:spacing w:after="0" w:line="240" w:lineRule="auto"/>
              <w:ind w:left="174"/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</w:pPr>
            <w:r w:rsidRPr="00C42665"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  <w:t>Ambulance</w:t>
            </w:r>
          </w:p>
        </w:tc>
        <w:tc>
          <w:tcPr>
            <w:tcW w:w="184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FA283DE" w14:textId="77777777" w:rsidR="00B4462E" w:rsidRPr="00C42665" w:rsidRDefault="00B4462E" w:rsidP="00315B7D">
            <w:pPr>
              <w:spacing w:after="0" w:line="240" w:lineRule="auto"/>
              <w:jc w:val="center"/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</w:pPr>
            <w:r w:rsidRPr="00C42665"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  <w:t>292.09</w:t>
            </w:r>
          </w:p>
        </w:tc>
        <w:tc>
          <w:tcPr>
            <w:tcW w:w="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8A98D67" w14:textId="77777777" w:rsidR="00B4462E" w:rsidRPr="00C42665" w:rsidRDefault="00B4462E" w:rsidP="0033208B">
            <w:pPr>
              <w:spacing w:after="0" w:line="240" w:lineRule="auto"/>
              <w:jc w:val="center"/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</w:pPr>
            <w:r w:rsidRPr="00C42665"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  <w:t>1</w:t>
            </w:r>
          </w:p>
        </w:tc>
      </w:tr>
      <w:tr w:rsidR="00B4462E" w:rsidRPr="00C42665" w14:paraId="3E0109C9" w14:textId="77777777" w:rsidTr="0033208B">
        <w:trPr>
          <w:trHeight w:val="260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22D0985" w14:textId="77777777" w:rsidR="00B4462E" w:rsidRPr="00C42665" w:rsidRDefault="00B4462E" w:rsidP="00315B7D">
            <w:pPr>
              <w:spacing w:after="0" w:line="240" w:lineRule="auto"/>
              <w:rPr>
                <w:rFonts w:ascii="Kings Caslon Text" w:eastAsia="Times New Roman" w:hAnsi="Kings Caslon Text" w:cs="Calibri"/>
                <w:b/>
                <w:bCs/>
                <w:color w:val="000000"/>
                <w:kern w:val="0"/>
                <w:lang w:eastAsia="en-GB"/>
                <w14:ligatures w14:val="none"/>
              </w:rPr>
            </w:pPr>
            <w:r w:rsidRPr="00C42665">
              <w:rPr>
                <w:rFonts w:ascii="Kings Caslon Text" w:eastAsia="Times New Roman" w:hAnsi="Kings Caslon Text" w:cs="Calibri"/>
                <w:b/>
                <w:bCs/>
                <w:color w:val="000000"/>
                <w:kern w:val="0"/>
                <w:lang w:eastAsia="en-GB"/>
                <w14:ligatures w14:val="none"/>
              </w:rPr>
              <w:t>Community services</w:t>
            </w:r>
          </w:p>
        </w:tc>
        <w:tc>
          <w:tcPr>
            <w:tcW w:w="184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4D2D291" w14:textId="77777777" w:rsidR="00B4462E" w:rsidRPr="00C42665" w:rsidRDefault="00B4462E" w:rsidP="00315B7D">
            <w:pPr>
              <w:spacing w:after="0" w:line="240" w:lineRule="auto"/>
              <w:jc w:val="center"/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</w:pPr>
          </w:p>
        </w:tc>
        <w:tc>
          <w:tcPr>
            <w:tcW w:w="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6E4AE56" w14:textId="77777777" w:rsidR="00B4462E" w:rsidRPr="00C42665" w:rsidRDefault="00B4462E" w:rsidP="0033208B">
            <w:pPr>
              <w:spacing w:after="0" w:line="240" w:lineRule="auto"/>
              <w:jc w:val="center"/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</w:pPr>
          </w:p>
        </w:tc>
      </w:tr>
      <w:tr w:rsidR="00B4462E" w:rsidRPr="00C42665" w14:paraId="64FFBF0E" w14:textId="77777777" w:rsidTr="0033208B">
        <w:trPr>
          <w:trHeight w:val="260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E13744" w14:textId="77777777" w:rsidR="00B4462E" w:rsidRPr="00C42665" w:rsidRDefault="00B4462E" w:rsidP="00315B7D">
            <w:pPr>
              <w:spacing w:after="0" w:line="240" w:lineRule="auto"/>
              <w:ind w:left="174"/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</w:pPr>
            <w:r w:rsidRPr="00C42665"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  <w:t>General practitioner</w:t>
            </w:r>
          </w:p>
        </w:tc>
        <w:tc>
          <w:tcPr>
            <w:tcW w:w="184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311FDFA" w14:textId="77777777" w:rsidR="00B4462E" w:rsidRPr="00C42665" w:rsidRDefault="00B4462E" w:rsidP="00315B7D">
            <w:pPr>
              <w:spacing w:after="0" w:line="240" w:lineRule="auto"/>
              <w:jc w:val="center"/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</w:pPr>
            <w:r w:rsidRPr="00C42665"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  <w:t>39.23</w:t>
            </w:r>
          </w:p>
        </w:tc>
        <w:tc>
          <w:tcPr>
            <w:tcW w:w="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449243A" w14:textId="77777777" w:rsidR="00B4462E" w:rsidRPr="00C42665" w:rsidRDefault="00B4462E" w:rsidP="0033208B">
            <w:pPr>
              <w:spacing w:after="0" w:line="240" w:lineRule="auto"/>
              <w:jc w:val="center"/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</w:pPr>
            <w:r w:rsidRPr="00C42665"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  <w:t>2</w:t>
            </w:r>
          </w:p>
        </w:tc>
      </w:tr>
      <w:tr w:rsidR="00B4462E" w:rsidRPr="00C42665" w14:paraId="27A1E179" w14:textId="77777777" w:rsidTr="0033208B">
        <w:trPr>
          <w:trHeight w:val="260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5161D7" w14:textId="77777777" w:rsidR="00B4462E" w:rsidRPr="00C42665" w:rsidRDefault="00B4462E" w:rsidP="00315B7D">
            <w:pPr>
              <w:spacing w:after="0" w:line="240" w:lineRule="auto"/>
              <w:ind w:left="174"/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</w:pPr>
            <w:r w:rsidRPr="00C42665"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  <w:t>Nurse</w:t>
            </w:r>
          </w:p>
        </w:tc>
        <w:tc>
          <w:tcPr>
            <w:tcW w:w="184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7234235" w14:textId="77777777" w:rsidR="00B4462E" w:rsidRPr="00C42665" w:rsidRDefault="00B4462E" w:rsidP="00315B7D">
            <w:pPr>
              <w:spacing w:after="0" w:line="240" w:lineRule="auto"/>
              <w:jc w:val="center"/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</w:pPr>
            <w:r w:rsidRPr="00C42665"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  <w:t>21.00</w:t>
            </w:r>
          </w:p>
        </w:tc>
        <w:tc>
          <w:tcPr>
            <w:tcW w:w="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EAFC193" w14:textId="77777777" w:rsidR="00B4462E" w:rsidRPr="00C42665" w:rsidRDefault="00B4462E" w:rsidP="0033208B">
            <w:pPr>
              <w:spacing w:after="0" w:line="240" w:lineRule="auto"/>
              <w:jc w:val="center"/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</w:pPr>
            <w:r w:rsidRPr="00C42665"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  <w:t>2</w:t>
            </w:r>
          </w:p>
        </w:tc>
      </w:tr>
      <w:tr w:rsidR="00B4462E" w:rsidRPr="00C42665" w14:paraId="6E5CC39E" w14:textId="77777777" w:rsidTr="0033208B">
        <w:trPr>
          <w:trHeight w:val="260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5393DC" w14:textId="77777777" w:rsidR="00B4462E" w:rsidRPr="00C42665" w:rsidRDefault="00B4462E" w:rsidP="00315B7D">
            <w:pPr>
              <w:spacing w:after="0" w:line="240" w:lineRule="auto"/>
              <w:ind w:left="174"/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</w:pPr>
            <w:r w:rsidRPr="00C42665"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  <w:t>Community paediatrician</w:t>
            </w:r>
          </w:p>
        </w:tc>
        <w:tc>
          <w:tcPr>
            <w:tcW w:w="184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95C1B8B" w14:textId="77777777" w:rsidR="00B4462E" w:rsidRPr="00C42665" w:rsidRDefault="00B4462E" w:rsidP="00315B7D">
            <w:pPr>
              <w:spacing w:after="0" w:line="240" w:lineRule="auto"/>
              <w:jc w:val="center"/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</w:pPr>
            <w:r w:rsidRPr="00C42665"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  <w:t>76.45</w:t>
            </w:r>
          </w:p>
        </w:tc>
        <w:tc>
          <w:tcPr>
            <w:tcW w:w="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D9954F3" w14:textId="77777777" w:rsidR="00B4462E" w:rsidRPr="00C42665" w:rsidRDefault="00B4462E" w:rsidP="0033208B">
            <w:pPr>
              <w:spacing w:after="0" w:line="240" w:lineRule="auto"/>
              <w:jc w:val="center"/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</w:pPr>
            <w:r w:rsidRPr="00C42665"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  <w:t>1</w:t>
            </w:r>
          </w:p>
        </w:tc>
      </w:tr>
      <w:tr w:rsidR="00B4462E" w:rsidRPr="00C42665" w14:paraId="4034FAB4" w14:textId="77777777" w:rsidTr="0033208B">
        <w:trPr>
          <w:trHeight w:val="260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C98054" w14:textId="77777777" w:rsidR="00B4462E" w:rsidRPr="00C42665" w:rsidRDefault="00B4462E" w:rsidP="00315B7D">
            <w:pPr>
              <w:spacing w:after="0" w:line="240" w:lineRule="auto"/>
              <w:ind w:left="174"/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</w:pPr>
            <w:r w:rsidRPr="00C42665"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  <w:t>Psychiatrist</w:t>
            </w:r>
          </w:p>
        </w:tc>
        <w:tc>
          <w:tcPr>
            <w:tcW w:w="184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84D0124" w14:textId="77777777" w:rsidR="00B4462E" w:rsidRPr="00C42665" w:rsidRDefault="00B4462E" w:rsidP="00315B7D">
            <w:pPr>
              <w:spacing w:after="0" w:line="240" w:lineRule="auto"/>
              <w:jc w:val="center"/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</w:pPr>
            <w:r w:rsidRPr="00C42665"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  <w:t>131.74</w:t>
            </w:r>
          </w:p>
        </w:tc>
        <w:tc>
          <w:tcPr>
            <w:tcW w:w="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D3187D7" w14:textId="77777777" w:rsidR="00B4462E" w:rsidRPr="00C42665" w:rsidRDefault="00B4462E" w:rsidP="0033208B">
            <w:pPr>
              <w:spacing w:after="0" w:line="240" w:lineRule="auto"/>
              <w:jc w:val="center"/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</w:pPr>
            <w:r w:rsidRPr="00C42665"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  <w:t>1</w:t>
            </w:r>
          </w:p>
        </w:tc>
      </w:tr>
      <w:tr w:rsidR="00B4462E" w:rsidRPr="00C42665" w14:paraId="5C75D6B6" w14:textId="77777777" w:rsidTr="0033208B">
        <w:trPr>
          <w:trHeight w:val="260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829CB0" w14:textId="77777777" w:rsidR="00B4462E" w:rsidRPr="00C42665" w:rsidRDefault="00B4462E" w:rsidP="00315B7D">
            <w:pPr>
              <w:spacing w:after="0" w:line="240" w:lineRule="auto"/>
              <w:ind w:left="174"/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</w:pPr>
            <w:r w:rsidRPr="00C42665"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  <w:t>CAMHS</w:t>
            </w:r>
          </w:p>
        </w:tc>
        <w:tc>
          <w:tcPr>
            <w:tcW w:w="184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CC1E8D9" w14:textId="77777777" w:rsidR="00B4462E" w:rsidRPr="00C42665" w:rsidRDefault="00B4462E" w:rsidP="00315B7D">
            <w:pPr>
              <w:spacing w:after="0" w:line="240" w:lineRule="auto"/>
              <w:jc w:val="center"/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</w:pPr>
            <w:r w:rsidRPr="00C42665"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  <w:t>254.90</w:t>
            </w:r>
          </w:p>
        </w:tc>
        <w:tc>
          <w:tcPr>
            <w:tcW w:w="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60EAFA9" w14:textId="77777777" w:rsidR="00B4462E" w:rsidRPr="00C42665" w:rsidRDefault="00B4462E" w:rsidP="0033208B">
            <w:pPr>
              <w:spacing w:after="0" w:line="240" w:lineRule="auto"/>
              <w:jc w:val="center"/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</w:pPr>
            <w:r w:rsidRPr="00C42665"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  <w:t>1</w:t>
            </w:r>
          </w:p>
        </w:tc>
      </w:tr>
      <w:tr w:rsidR="00B4462E" w:rsidRPr="00C42665" w14:paraId="06CAC662" w14:textId="77777777" w:rsidTr="0033208B">
        <w:trPr>
          <w:trHeight w:val="260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BAE8AC" w14:textId="77777777" w:rsidR="00B4462E" w:rsidRPr="00C42665" w:rsidRDefault="00B4462E" w:rsidP="00315B7D">
            <w:pPr>
              <w:spacing w:after="0" w:line="240" w:lineRule="auto"/>
              <w:ind w:left="174"/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</w:pPr>
            <w:r w:rsidRPr="00C42665"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  <w:t>Clinical psychologist</w:t>
            </w:r>
          </w:p>
        </w:tc>
        <w:tc>
          <w:tcPr>
            <w:tcW w:w="184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07CDF2F" w14:textId="77777777" w:rsidR="00B4462E" w:rsidRPr="00C42665" w:rsidRDefault="00B4462E" w:rsidP="00315B7D">
            <w:pPr>
              <w:spacing w:after="0" w:line="240" w:lineRule="auto"/>
              <w:jc w:val="center"/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</w:pPr>
            <w:r w:rsidRPr="00C42665"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  <w:t>55.57</w:t>
            </w:r>
          </w:p>
        </w:tc>
        <w:tc>
          <w:tcPr>
            <w:tcW w:w="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18AD99A" w14:textId="77777777" w:rsidR="00B4462E" w:rsidRPr="00C42665" w:rsidRDefault="00B4462E" w:rsidP="0033208B">
            <w:pPr>
              <w:spacing w:after="0" w:line="240" w:lineRule="auto"/>
              <w:jc w:val="center"/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</w:pPr>
            <w:r w:rsidRPr="00C42665"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  <w:t>1</w:t>
            </w:r>
          </w:p>
        </w:tc>
      </w:tr>
      <w:tr w:rsidR="00B4462E" w:rsidRPr="00C42665" w14:paraId="14049583" w14:textId="77777777" w:rsidTr="0033208B">
        <w:trPr>
          <w:trHeight w:val="260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29647C" w14:textId="77777777" w:rsidR="00B4462E" w:rsidRPr="00C42665" w:rsidRDefault="00B4462E" w:rsidP="00315B7D">
            <w:pPr>
              <w:spacing w:after="0" w:line="240" w:lineRule="auto"/>
              <w:ind w:left="174"/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</w:pPr>
            <w:r w:rsidRPr="00C42665"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  <w:t>Counsellor</w:t>
            </w:r>
          </w:p>
        </w:tc>
        <w:tc>
          <w:tcPr>
            <w:tcW w:w="184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B00BC71" w14:textId="77777777" w:rsidR="00B4462E" w:rsidRPr="00C42665" w:rsidRDefault="00B4462E" w:rsidP="00315B7D">
            <w:pPr>
              <w:spacing w:after="0" w:line="240" w:lineRule="auto"/>
              <w:jc w:val="center"/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</w:pPr>
            <w:r w:rsidRPr="00C42665"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  <w:t>51.00</w:t>
            </w:r>
          </w:p>
        </w:tc>
        <w:tc>
          <w:tcPr>
            <w:tcW w:w="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64A1B41" w14:textId="77777777" w:rsidR="00B4462E" w:rsidRPr="00C42665" w:rsidRDefault="00B4462E" w:rsidP="0033208B">
            <w:pPr>
              <w:spacing w:after="0" w:line="240" w:lineRule="auto"/>
              <w:jc w:val="center"/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</w:pPr>
            <w:r w:rsidRPr="00C42665"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  <w:t>1</w:t>
            </w:r>
          </w:p>
        </w:tc>
      </w:tr>
      <w:tr w:rsidR="00B4462E" w:rsidRPr="00C42665" w14:paraId="6B814355" w14:textId="77777777" w:rsidTr="0033208B">
        <w:trPr>
          <w:trHeight w:val="260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E870AD" w14:textId="77777777" w:rsidR="00B4462E" w:rsidRPr="00C42665" w:rsidRDefault="00B4462E" w:rsidP="00315B7D">
            <w:pPr>
              <w:spacing w:after="0" w:line="240" w:lineRule="auto"/>
              <w:ind w:left="174"/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</w:pPr>
            <w:r w:rsidRPr="00C42665"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  <w:t>Art therapy</w:t>
            </w:r>
          </w:p>
        </w:tc>
        <w:tc>
          <w:tcPr>
            <w:tcW w:w="184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637452A" w14:textId="77777777" w:rsidR="00B4462E" w:rsidRPr="00C42665" w:rsidRDefault="00B4462E" w:rsidP="00315B7D">
            <w:pPr>
              <w:spacing w:after="0" w:line="240" w:lineRule="auto"/>
              <w:jc w:val="center"/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</w:pPr>
            <w:r w:rsidRPr="00C42665"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  <w:t>90.00</w:t>
            </w:r>
          </w:p>
        </w:tc>
        <w:tc>
          <w:tcPr>
            <w:tcW w:w="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1650519" w14:textId="77777777" w:rsidR="00B4462E" w:rsidRPr="00C42665" w:rsidRDefault="00B4462E" w:rsidP="0033208B">
            <w:pPr>
              <w:spacing w:after="0" w:line="240" w:lineRule="auto"/>
              <w:jc w:val="center"/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</w:pPr>
            <w:r w:rsidRPr="00C42665"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  <w:t>2</w:t>
            </w:r>
          </w:p>
        </w:tc>
      </w:tr>
      <w:tr w:rsidR="00B4462E" w:rsidRPr="00C42665" w14:paraId="62CEE33A" w14:textId="77777777" w:rsidTr="0033208B">
        <w:trPr>
          <w:trHeight w:val="260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00F702" w14:textId="77777777" w:rsidR="00B4462E" w:rsidRPr="00C42665" w:rsidRDefault="00B4462E" w:rsidP="00315B7D">
            <w:pPr>
              <w:spacing w:after="0" w:line="240" w:lineRule="auto"/>
              <w:ind w:left="174"/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</w:pPr>
            <w:r w:rsidRPr="00C42665"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  <w:t>Occupational therapy</w:t>
            </w:r>
          </w:p>
        </w:tc>
        <w:tc>
          <w:tcPr>
            <w:tcW w:w="184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510ED8F" w14:textId="77777777" w:rsidR="00B4462E" w:rsidRPr="00C42665" w:rsidRDefault="00B4462E" w:rsidP="00315B7D">
            <w:pPr>
              <w:spacing w:after="0" w:line="240" w:lineRule="auto"/>
              <w:jc w:val="center"/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</w:pPr>
            <w:r w:rsidRPr="00C42665"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  <w:t>93.00</w:t>
            </w:r>
          </w:p>
        </w:tc>
        <w:tc>
          <w:tcPr>
            <w:tcW w:w="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57634A8" w14:textId="77777777" w:rsidR="00B4462E" w:rsidRPr="00C42665" w:rsidRDefault="00B4462E" w:rsidP="0033208B">
            <w:pPr>
              <w:spacing w:after="0" w:line="240" w:lineRule="auto"/>
              <w:jc w:val="center"/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</w:pPr>
            <w:r w:rsidRPr="00C42665"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  <w:t>2</w:t>
            </w:r>
          </w:p>
        </w:tc>
      </w:tr>
      <w:tr w:rsidR="00B4462E" w:rsidRPr="00C42665" w14:paraId="1B0BF81F" w14:textId="77777777" w:rsidTr="0033208B">
        <w:trPr>
          <w:trHeight w:val="260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F00BE0" w14:textId="77777777" w:rsidR="00B4462E" w:rsidRPr="00C42665" w:rsidRDefault="00B4462E" w:rsidP="00315B7D">
            <w:pPr>
              <w:spacing w:after="0" w:line="240" w:lineRule="auto"/>
              <w:ind w:left="174"/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</w:pPr>
            <w:r w:rsidRPr="00C42665"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  <w:t>Family therapy</w:t>
            </w:r>
          </w:p>
        </w:tc>
        <w:tc>
          <w:tcPr>
            <w:tcW w:w="184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504681D" w14:textId="77777777" w:rsidR="00B4462E" w:rsidRPr="00C42665" w:rsidRDefault="00B4462E" w:rsidP="00315B7D">
            <w:pPr>
              <w:spacing w:after="0" w:line="240" w:lineRule="auto"/>
              <w:jc w:val="center"/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</w:pPr>
            <w:r w:rsidRPr="00C42665"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  <w:t>93.00</w:t>
            </w:r>
          </w:p>
        </w:tc>
        <w:tc>
          <w:tcPr>
            <w:tcW w:w="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51B1547" w14:textId="77777777" w:rsidR="00B4462E" w:rsidRPr="00C42665" w:rsidRDefault="00B4462E" w:rsidP="0033208B">
            <w:pPr>
              <w:spacing w:after="0" w:line="240" w:lineRule="auto"/>
              <w:jc w:val="center"/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</w:pPr>
            <w:r w:rsidRPr="00C42665"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  <w:t>2</w:t>
            </w:r>
          </w:p>
        </w:tc>
      </w:tr>
      <w:tr w:rsidR="00B4462E" w:rsidRPr="00C42665" w14:paraId="1BDC134B" w14:textId="77777777" w:rsidTr="0033208B">
        <w:trPr>
          <w:trHeight w:val="260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3A80FF" w14:textId="77777777" w:rsidR="00B4462E" w:rsidRPr="00C42665" w:rsidRDefault="00B4462E" w:rsidP="00315B7D">
            <w:pPr>
              <w:spacing w:after="0" w:line="240" w:lineRule="auto"/>
              <w:ind w:left="174"/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</w:pPr>
            <w:r w:rsidRPr="00C42665"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  <w:t>Dietician</w:t>
            </w:r>
          </w:p>
        </w:tc>
        <w:tc>
          <w:tcPr>
            <w:tcW w:w="184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0739845" w14:textId="77777777" w:rsidR="00B4462E" w:rsidRPr="00C42665" w:rsidRDefault="00B4462E" w:rsidP="00315B7D">
            <w:pPr>
              <w:spacing w:after="0" w:line="240" w:lineRule="auto"/>
              <w:jc w:val="center"/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</w:pPr>
            <w:r w:rsidRPr="00C42665"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  <w:t>92.00</w:t>
            </w:r>
          </w:p>
        </w:tc>
        <w:tc>
          <w:tcPr>
            <w:tcW w:w="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DA55C8C" w14:textId="77777777" w:rsidR="00B4462E" w:rsidRPr="00C42665" w:rsidRDefault="00B4462E" w:rsidP="0033208B">
            <w:pPr>
              <w:spacing w:after="0" w:line="240" w:lineRule="auto"/>
              <w:jc w:val="center"/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</w:pPr>
            <w:r w:rsidRPr="00C42665"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  <w:t>2</w:t>
            </w:r>
          </w:p>
        </w:tc>
      </w:tr>
      <w:tr w:rsidR="00B4462E" w:rsidRPr="00C42665" w14:paraId="044F543A" w14:textId="77777777" w:rsidTr="0033208B">
        <w:trPr>
          <w:trHeight w:val="260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DCF312" w14:textId="77777777" w:rsidR="00B4462E" w:rsidRPr="00C42665" w:rsidRDefault="00B4462E" w:rsidP="00315B7D">
            <w:pPr>
              <w:spacing w:after="0" w:line="240" w:lineRule="auto"/>
              <w:ind w:left="174"/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</w:pPr>
            <w:r w:rsidRPr="00C42665"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  <w:t>Social worker</w:t>
            </w:r>
          </w:p>
        </w:tc>
        <w:tc>
          <w:tcPr>
            <w:tcW w:w="184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B65D6AE" w14:textId="77777777" w:rsidR="00B4462E" w:rsidRPr="00C42665" w:rsidRDefault="00B4462E" w:rsidP="00315B7D">
            <w:pPr>
              <w:spacing w:after="0" w:line="240" w:lineRule="auto"/>
              <w:jc w:val="center"/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</w:pPr>
            <w:r w:rsidRPr="00C42665"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  <w:t>23.00</w:t>
            </w:r>
          </w:p>
        </w:tc>
        <w:tc>
          <w:tcPr>
            <w:tcW w:w="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CE97C38" w14:textId="77777777" w:rsidR="00B4462E" w:rsidRPr="00C42665" w:rsidRDefault="00B4462E" w:rsidP="0033208B">
            <w:pPr>
              <w:spacing w:after="0" w:line="240" w:lineRule="auto"/>
              <w:jc w:val="center"/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</w:pPr>
            <w:r w:rsidRPr="00C42665"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  <w:t>2</w:t>
            </w:r>
          </w:p>
        </w:tc>
      </w:tr>
      <w:tr w:rsidR="00B4462E" w:rsidRPr="00C42665" w14:paraId="497C6363" w14:textId="77777777" w:rsidTr="0033208B">
        <w:trPr>
          <w:trHeight w:val="260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5EED6A" w14:textId="77777777" w:rsidR="00B4462E" w:rsidRPr="00C42665" w:rsidRDefault="00B4462E" w:rsidP="00315B7D">
            <w:pPr>
              <w:spacing w:after="0" w:line="240" w:lineRule="auto"/>
              <w:ind w:left="174"/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</w:pPr>
            <w:r w:rsidRPr="00C42665"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  <w:t>Youth worker</w:t>
            </w:r>
          </w:p>
        </w:tc>
        <w:tc>
          <w:tcPr>
            <w:tcW w:w="184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EC6EC20" w14:textId="77777777" w:rsidR="00B4462E" w:rsidRPr="00C42665" w:rsidRDefault="00B4462E" w:rsidP="00315B7D">
            <w:pPr>
              <w:spacing w:after="0" w:line="240" w:lineRule="auto"/>
              <w:jc w:val="center"/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</w:pPr>
            <w:r w:rsidRPr="00C42665"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  <w:t>23.00</w:t>
            </w:r>
          </w:p>
        </w:tc>
        <w:tc>
          <w:tcPr>
            <w:tcW w:w="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05D61C3" w14:textId="77777777" w:rsidR="00B4462E" w:rsidRPr="00C42665" w:rsidRDefault="00B4462E" w:rsidP="0033208B">
            <w:pPr>
              <w:spacing w:after="0" w:line="240" w:lineRule="auto"/>
              <w:jc w:val="center"/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</w:pPr>
            <w:r w:rsidRPr="00C42665"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  <w:t>2</w:t>
            </w:r>
          </w:p>
        </w:tc>
      </w:tr>
      <w:tr w:rsidR="00B4462E" w:rsidRPr="00C42665" w14:paraId="15764048" w14:textId="77777777" w:rsidTr="0033208B">
        <w:trPr>
          <w:trHeight w:val="260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FD9605" w14:textId="77777777" w:rsidR="00B4462E" w:rsidRPr="00C42665" w:rsidRDefault="00B4462E" w:rsidP="00315B7D">
            <w:pPr>
              <w:spacing w:after="0" w:line="240" w:lineRule="auto"/>
              <w:ind w:left="174"/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</w:pPr>
            <w:r w:rsidRPr="00C42665"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  <w:t>Family support worker</w:t>
            </w:r>
          </w:p>
        </w:tc>
        <w:tc>
          <w:tcPr>
            <w:tcW w:w="184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2711B79" w14:textId="77777777" w:rsidR="00B4462E" w:rsidRPr="00C42665" w:rsidRDefault="00B4462E" w:rsidP="00315B7D">
            <w:pPr>
              <w:spacing w:after="0" w:line="240" w:lineRule="auto"/>
              <w:jc w:val="center"/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</w:pPr>
            <w:r w:rsidRPr="00C42665"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  <w:t>23.00</w:t>
            </w:r>
          </w:p>
        </w:tc>
        <w:tc>
          <w:tcPr>
            <w:tcW w:w="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837F31B" w14:textId="77777777" w:rsidR="00B4462E" w:rsidRPr="00C42665" w:rsidRDefault="00B4462E" w:rsidP="0033208B">
            <w:pPr>
              <w:spacing w:after="0" w:line="240" w:lineRule="auto"/>
              <w:jc w:val="center"/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</w:pPr>
            <w:r w:rsidRPr="00C42665"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  <w:t>2</w:t>
            </w:r>
          </w:p>
        </w:tc>
      </w:tr>
      <w:tr w:rsidR="00B4462E" w:rsidRPr="00C42665" w14:paraId="756E4719" w14:textId="77777777" w:rsidTr="0033208B">
        <w:trPr>
          <w:trHeight w:val="260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8CCC2A" w14:textId="77777777" w:rsidR="00B4462E" w:rsidRPr="00C42665" w:rsidRDefault="00B4462E" w:rsidP="00315B7D">
            <w:pPr>
              <w:spacing w:after="0" w:line="240" w:lineRule="auto"/>
              <w:ind w:left="174"/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</w:pPr>
            <w:r w:rsidRPr="00C42665"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  <w:t>Inclusion worker</w:t>
            </w:r>
          </w:p>
        </w:tc>
        <w:tc>
          <w:tcPr>
            <w:tcW w:w="184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881686F" w14:textId="77777777" w:rsidR="00B4462E" w:rsidRPr="00C42665" w:rsidRDefault="00B4462E" w:rsidP="00315B7D">
            <w:pPr>
              <w:spacing w:after="0" w:line="240" w:lineRule="auto"/>
              <w:jc w:val="center"/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</w:pPr>
            <w:r w:rsidRPr="00C42665"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  <w:t>23.00</w:t>
            </w:r>
          </w:p>
        </w:tc>
        <w:tc>
          <w:tcPr>
            <w:tcW w:w="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79049DB" w14:textId="77777777" w:rsidR="00B4462E" w:rsidRPr="00C42665" w:rsidRDefault="00B4462E" w:rsidP="0033208B">
            <w:pPr>
              <w:spacing w:after="0" w:line="240" w:lineRule="auto"/>
              <w:jc w:val="center"/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</w:pPr>
            <w:r w:rsidRPr="00C42665"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  <w:t>2</w:t>
            </w:r>
          </w:p>
        </w:tc>
      </w:tr>
      <w:tr w:rsidR="00B4462E" w:rsidRPr="00C42665" w14:paraId="71C0CF13" w14:textId="77777777" w:rsidTr="0033208B">
        <w:trPr>
          <w:trHeight w:val="260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AA83B1" w14:textId="77777777" w:rsidR="00B4462E" w:rsidRPr="00C42665" w:rsidRDefault="00B4462E" w:rsidP="00315B7D">
            <w:pPr>
              <w:spacing w:after="0" w:line="240" w:lineRule="auto"/>
              <w:ind w:left="174"/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</w:pPr>
            <w:r w:rsidRPr="00C42665"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  <w:t>Education psychologist</w:t>
            </w:r>
          </w:p>
        </w:tc>
        <w:tc>
          <w:tcPr>
            <w:tcW w:w="184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28AEFA7" w14:textId="77777777" w:rsidR="00B4462E" w:rsidRPr="00C42665" w:rsidRDefault="00B4462E" w:rsidP="00315B7D">
            <w:pPr>
              <w:spacing w:after="0" w:line="240" w:lineRule="auto"/>
              <w:jc w:val="center"/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</w:pPr>
            <w:r w:rsidRPr="00C42665"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  <w:t>51.00</w:t>
            </w:r>
          </w:p>
        </w:tc>
        <w:tc>
          <w:tcPr>
            <w:tcW w:w="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7187EAF" w14:textId="77777777" w:rsidR="00B4462E" w:rsidRPr="00C42665" w:rsidRDefault="00B4462E" w:rsidP="0033208B">
            <w:pPr>
              <w:spacing w:after="0" w:line="240" w:lineRule="auto"/>
              <w:jc w:val="center"/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</w:pPr>
            <w:r w:rsidRPr="00C42665"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  <w:t>2</w:t>
            </w:r>
          </w:p>
        </w:tc>
      </w:tr>
      <w:tr w:rsidR="00B4462E" w:rsidRPr="00C42665" w14:paraId="3895F375" w14:textId="77777777" w:rsidTr="0033208B">
        <w:trPr>
          <w:trHeight w:val="260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D4F208" w14:textId="77777777" w:rsidR="00B4462E" w:rsidRPr="00C42665" w:rsidRDefault="00B4462E" w:rsidP="00315B7D">
            <w:pPr>
              <w:spacing w:after="0" w:line="240" w:lineRule="auto"/>
              <w:ind w:left="174"/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</w:pPr>
            <w:r w:rsidRPr="00C42665"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  <w:t>Speech and language therapy</w:t>
            </w:r>
          </w:p>
        </w:tc>
        <w:tc>
          <w:tcPr>
            <w:tcW w:w="184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055E68F" w14:textId="77777777" w:rsidR="00B4462E" w:rsidRPr="00C42665" w:rsidRDefault="00B4462E" w:rsidP="00315B7D">
            <w:pPr>
              <w:spacing w:after="0" w:line="240" w:lineRule="auto"/>
              <w:jc w:val="center"/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</w:pPr>
            <w:r w:rsidRPr="00C42665"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  <w:t>84.00</w:t>
            </w:r>
          </w:p>
        </w:tc>
        <w:tc>
          <w:tcPr>
            <w:tcW w:w="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A7AEAFE" w14:textId="77777777" w:rsidR="00B4462E" w:rsidRPr="00C42665" w:rsidRDefault="00B4462E" w:rsidP="0033208B">
            <w:pPr>
              <w:spacing w:after="0" w:line="240" w:lineRule="auto"/>
              <w:jc w:val="center"/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</w:pPr>
            <w:r w:rsidRPr="00C42665"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  <w:t>2</w:t>
            </w:r>
          </w:p>
        </w:tc>
      </w:tr>
      <w:tr w:rsidR="00B4462E" w:rsidRPr="00C42665" w14:paraId="786F0F67" w14:textId="77777777" w:rsidTr="0033208B">
        <w:trPr>
          <w:trHeight w:val="260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A99988" w14:textId="77777777" w:rsidR="00B4462E" w:rsidRPr="00C42665" w:rsidRDefault="00B4462E" w:rsidP="00315B7D">
            <w:pPr>
              <w:spacing w:after="0" w:line="240" w:lineRule="auto"/>
              <w:ind w:left="174"/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</w:pPr>
            <w:r w:rsidRPr="00C42665"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  <w:t>Physiotherapist</w:t>
            </w:r>
          </w:p>
        </w:tc>
        <w:tc>
          <w:tcPr>
            <w:tcW w:w="184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473E1ED" w14:textId="77777777" w:rsidR="00B4462E" w:rsidRPr="00C42665" w:rsidRDefault="00B4462E" w:rsidP="00315B7D">
            <w:pPr>
              <w:spacing w:after="0" w:line="240" w:lineRule="auto"/>
              <w:jc w:val="center"/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</w:pPr>
            <w:r w:rsidRPr="00C42665"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  <w:t>94.00</w:t>
            </w:r>
          </w:p>
        </w:tc>
        <w:tc>
          <w:tcPr>
            <w:tcW w:w="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CAF341D" w14:textId="77777777" w:rsidR="00B4462E" w:rsidRPr="00C42665" w:rsidRDefault="00B4462E" w:rsidP="0033208B">
            <w:pPr>
              <w:spacing w:after="0" w:line="240" w:lineRule="auto"/>
              <w:jc w:val="center"/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</w:pPr>
            <w:r w:rsidRPr="00C42665"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  <w:t>2</w:t>
            </w:r>
          </w:p>
        </w:tc>
      </w:tr>
      <w:tr w:rsidR="00B4462E" w:rsidRPr="00C42665" w14:paraId="26DE5FA6" w14:textId="77777777" w:rsidTr="0033208B">
        <w:trPr>
          <w:trHeight w:val="260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7AEDE93" w14:textId="77777777" w:rsidR="00B4462E" w:rsidRPr="00C42665" w:rsidRDefault="00B4462E" w:rsidP="00315B7D">
            <w:pPr>
              <w:spacing w:after="0" w:line="240" w:lineRule="auto"/>
              <w:rPr>
                <w:rFonts w:ascii="Kings Caslon Text" w:eastAsia="Times New Roman" w:hAnsi="Kings Caslon Text" w:cs="Calibri"/>
                <w:b/>
                <w:bCs/>
                <w:color w:val="000000"/>
                <w:kern w:val="0"/>
                <w:lang w:eastAsia="en-GB"/>
                <w14:ligatures w14:val="none"/>
              </w:rPr>
            </w:pPr>
            <w:r w:rsidRPr="00C42665">
              <w:rPr>
                <w:rFonts w:ascii="Kings Caslon Text" w:eastAsia="Times New Roman" w:hAnsi="Kings Caslon Text" w:cs="Calibri"/>
                <w:b/>
                <w:bCs/>
                <w:color w:val="000000"/>
                <w:kern w:val="0"/>
                <w:lang w:eastAsia="en-GB"/>
                <w14:ligatures w14:val="none"/>
              </w:rPr>
              <w:t>Local authority accommodation</w:t>
            </w:r>
          </w:p>
        </w:tc>
        <w:tc>
          <w:tcPr>
            <w:tcW w:w="184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A9D867D" w14:textId="77777777" w:rsidR="00B4462E" w:rsidRPr="00C42665" w:rsidRDefault="00B4462E" w:rsidP="00315B7D">
            <w:pPr>
              <w:spacing w:after="0" w:line="240" w:lineRule="auto"/>
              <w:jc w:val="center"/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</w:pPr>
          </w:p>
        </w:tc>
        <w:tc>
          <w:tcPr>
            <w:tcW w:w="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83D687D" w14:textId="77777777" w:rsidR="00B4462E" w:rsidRPr="00C42665" w:rsidRDefault="00B4462E" w:rsidP="0033208B">
            <w:pPr>
              <w:spacing w:after="0" w:line="240" w:lineRule="auto"/>
              <w:jc w:val="center"/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</w:pPr>
          </w:p>
        </w:tc>
      </w:tr>
      <w:tr w:rsidR="00B4462E" w:rsidRPr="00C42665" w14:paraId="6F7E1BC1" w14:textId="77777777" w:rsidTr="0033208B">
        <w:trPr>
          <w:trHeight w:val="260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082DC9" w14:textId="77777777" w:rsidR="00B4462E" w:rsidRPr="00C42665" w:rsidRDefault="00B4462E" w:rsidP="00315B7D">
            <w:pPr>
              <w:spacing w:after="0" w:line="240" w:lineRule="auto"/>
              <w:ind w:left="174"/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</w:pPr>
            <w:r w:rsidRPr="00C42665"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  <w:t>Foster care</w:t>
            </w:r>
          </w:p>
        </w:tc>
        <w:tc>
          <w:tcPr>
            <w:tcW w:w="184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0D140A1" w14:textId="77777777" w:rsidR="00B4462E" w:rsidRPr="00C42665" w:rsidRDefault="00B4462E" w:rsidP="00315B7D">
            <w:pPr>
              <w:spacing w:after="0" w:line="240" w:lineRule="auto"/>
              <w:jc w:val="center"/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</w:pPr>
            <w:r w:rsidRPr="00C42665"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  <w:t>94.43</w:t>
            </w:r>
          </w:p>
        </w:tc>
        <w:tc>
          <w:tcPr>
            <w:tcW w:w="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6A91457" w14:textId="77777777" w:rsidR="00B4462E" w:rsidRPr="00C42665" w:rsidRDefault="00B4462E" w:rsidP="0033208B">
            <w:pPr>
              <w:spacing w:after="0" w:line="240" w:lineRule="auto"/>
              <w:jc w:val="center"/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</w:pPr>
            <w:r w:rsidRPr="00C42665"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  <w:t>2</w:t>
            </w:r>
          </w:p>
        </w:tc>
      </w:tr>
      <w:tr w:rsidR="00B4462E" w:rsidRPr="00C42665" w14:paraId="11FAF724" w14:textId="77777777" w:rsidTr="0033208B">
        <w:trPr>
          <w:trHeight w:val="260"/>
        </w:trPr>
        <w:tc>
          <w:tcPr>
            <w:tcW w:w="35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FBA643" w14:textId="77777777" w:rsidR="00B4462E" w:rsidRPr="00C42665" w:rsidRDefault="00B4462E" w:rsidP="00315B7D">
            <w:pPr>
              <w:spacing w:after="0" w:line="240" w:lineRule="auto"/>
              <w:ind w:left="174"/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</w:pPr>
            <w:r w:rsidRPr="00C42665"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  <w:t>Residential care</w:t>
            </w:r>
          </w:p>
        </w:tc>
        <w:tc>
          <w:tcPr>
            <w:tcW w:w="1846" w:type="dxa"/>
            <w:tcBorders>
              <w:top w:val="nil"/>
              <w:left w:val="nil"/>
              <w:right w:val="nil"/>
            </w:tcBorders>
            <w:vAlign w:val="bottom"/>
          </w:tcPr>
          <w:p w14:paraId="78262896" w14:textId="77777777" w:rsidR="00B4462E" w:rsidRPr="00C42665" w:rsidRDefault="00B4462E" w:rsidP="00315B7D">
            <w:pPr>
              <w:spacing w:after="0" w:line="240" w:lineRule="auto"/>
              <w:jc w:val="center"/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</w:pPr>
            <w:r w:rsidRPr="00C42665"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  <w:t>721.00</w:t>
            </w:r>
          </w:p>
        </w:tc>
        <w:tc>
          <w:tcPr>
            <w:tcW w:w="98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6AEFF0EF" w14:textId="77777777" w:rsidR="00B4462E" w:rsidRPr="00C42665" w:rsidRDefault="00B4462E" w:rsidP="0033208B">
            <w:pPr>
              <w:spacing w:after="0" w:line="240" w:lineRule="auto"/>
              <w:jc w:val="center"/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</w:pPr>
            <w:r w:rsidRPr="00C42665"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  <w:t>2</w:t>
            </w:r>
          </w:p>
        </w:tc>
      </w:tr>
      <w:tr w:rsidR="00B4462E" w:rsidRPr="00C42665" w14:paraId="306739E9" w14:textId="77777777" w:rsidTr="0033208B">
        <w:trPr>
          <w:trHeight w:val="260"/>
        </w:trPr>
        <w:tc>
          <w:tcPr>
            <w:tcW w:w="35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3E7CC5C" w14:textId="77777777" w:rsidR="00B4462E" w:rsidRPr="00C42665" w:rsidRDefault="00B4462E" w:rsidP="00315B7D">
            <w:pPr>
              <w:spacing w:after="0" w:line="240" w:lineRule="auto"/>
              <w:ind w:left="174"/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</w:pPr>
            <w:r w:rsidRPr="00C42665"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  <w:t>Respite care</w:t>
            </w:r>
          </w:p>
        </w:tc>
        <w:tc>
          <w:tcPr>
            <w:tcW w:w="184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4E97CCAC" w14:textId="77777777" w:rsidR="00B4462E" w:rsidRPr="00C42665" w:rsidRDefault="00B4462E" w:rsidP="00315B7D">
            <w:pPr>
              <w:spacing w:after="0" w:line="240" w:lineRule="auto"/>
              <w:jc w:val="center"/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</w:pPr>
            <w:r w:rsidRPr="00C42665"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  <w:t>467.00</w:t>
            </w:r>
          </w:p>
        </w:tc>
        <w:tc>
          <w:tcPr>
            <w:tcW w:w="98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3093C7DD" w14:textId="77777777" w:rsidR="00B4462E" w:rsidRPr="00C42665" w:rsidRDefault="00B4462E" w:rsidP="0033208B">
            <w:pPr>
              <w:spacing w:after="0" w:line="240" w:lineRule="auto"/>
              <w:jc w:val="center"/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</w:pPr>
            <w:r w:rsidRPr="00C42665">
              <w:rPr>
                <w:rFonts w:ascii="Kings Caslon Text" w:eastAsia="Times New Roman" w:hAnsi="Kings Caslon Text" w:cs="Calibri"/>
                <w:color w:val="000000"/>
                <w:kern w:val="0"/>
                <w:lang w:eastAsia="en-GB"/>
                <w14:ligatures w14:val="none"/>
              </w:rPr>
              <w:t>2</w:t>
            </w:r>
          </w:p>
        </w:tc>
      </w:tr>
    </w:tbl>
    <w:p w14:paraId="07E96DFA" w14:textId="212CCC84" w:rsidR="0070098A" w:rsidRPr="00C42665" w:rsidRDefault="00261262" w:rsidP="00D02C86">
      <w:pPr>
        <w:spacing w:after="0"/>
        <w:rPr>
          <w:rFonts w:ascii="Kings Caslon Text" w:hAnsi="Kings Caslon Text"/>
          <w:sz w:val="18"/>
          <w:szCs w:val="18"/>
        </w:rPr>
      </w:pPr>
      <w:r w:rsidRPr="00C42665">
        <w:rPr>
          <w:rFonts w:ascii="Kings Caslon Text" w:hAnsi="Kings Caslon Text"/>
          <w:sz w:val="18"/>
          <w:szCs w:val="18"/>
        </w:rPr>
        <w:t>CAMHS=Child and Adolescent Mental Health Services</w:t>
      </w:r>
    </w:p>
    <w:p w14:paraId="173ACE22" w14:textId="77777777" w:rsidR="0070098A" w:rsidRPr="00C42665" w:rsidRDefault="00B37722" w:rsidP="00D02C86">
      <w:pPr>
        <w:spacing w:after="0"/>
        <w:rPr>
          <w:rFonts w:ascii="Kings Caslon Text" w:hAnsi="Kings Caslon Text"/>
          <w:sz w:val="18"/>
          <w:szCs w:val="18"/>
        </w:rPr>
      </w:pPr>
      <w:r w:rsidRPr="00C42665">
        <w:rPr>
          <w:rFonts w:ascii="Kings Caslon Text" w:hAnsi="Kings Caslon Text"/>
          <w:sz w:val="18"/>
          <w:szCs w:val="18"/>
        </w:rPr>
        <w:t>1 National Cost Collection: National Schedule of NHS costs</w:t>
      </w:r>
      <w:r w:rsidR="007E19E9" w:rsidRPr="00C42665">
        <w:rPr>
          <w:rFonts w:ascii="Kings Caslon Text" w:hAnsi="Kings Caslon Text"/>
          <w:sz w:val="18"/>
          <w:szCs w:val="18"/>
        </w:rPr>
        <w:t xml:space="preserve">, </w:t>
      </w:r>
      <w:r w:rsidRPr="00C42665">
        <w:rPr>
          <w:rFonts w:ascii="Kings Caslon Text" w:hAnsi="Kings Caslon Text"/>
          <w:sz w:val="18"/>
          <w:szCs w:val="18"/>
        </w:rPr>
        <w:t>2019-20</w:t>
      </w:r>
    </w:p>
    <w:p w14:paraId="23E6EA31" w14:textId="11EEF507" w:rsidR="0070098A" w:rsidRPr="00C42665" w:rsidRDefault="00B37722" w:rsidP="00D02C86">
      <w:pPr>
        <w:spacing w:after="0"/>
        <w:rPr>
          <w:rFonts w:ascii="Kings Caslon Text" w:hAnsi="Kings Caslon Text"/>
          <w:sz w:val="18"/>
          <w:szCs w:val="18"/>
        </w:rPr>
      </w:pPr>
      <w:r w:rsidRPr="00C42665">
        <w:rPr>
          <w:rFonts w:ascii="Kings Caslon Text" w:hAnsi="Kings Caslon Text"/>
          <w:sz w:val="18"/>
          <w:szCs w:val="18"/>
        </w:rPr>
        <w:t xml:space="preserve">2 </w:t>
      </w:r>
      <w:r w:rsidR="00EB0CE0" w:rsidRPr="00C42665">
        <w:rPr>
          <w:rFonts w:ascii="Kings Caslon Text" w:hAnsi="Kings Caslon Text"/>
          <w:sz w:val="18"/>
          <w:szCs w:val="18"/>
        </w:rPr>
        <w:t xml:space="preserve">Personal Social Services </w:t>
      </w:r>
      <w:r w:rsidR="007E19E9" w:rsidRPr="00C42665">
        <w:rPr>
          <w:rFonts w:ascii="Kings Caslon Text" w:hAnsi="Kings Caslon Text"/>
          <w:sz w:val="18"/>
          <w:szCs w:val="18"/>
        </w:rPr>
        <w:t>Research Unit (</w:t>
      </w:r>
      <w:r w:rsidRPr="00C42665">
        <w:rPr>
          <w:rFonts w:ascii="Kings Caslon Text" w:hAnsi="Kings Caslon Text"/>
          <w:sz w:val="18"/>
          <w:szCs w:val="18"/>
        </w:rPr>
        <w:t>PSSRU</w:t>
      </w:r>
      <w:r w:rsidR="007E19E9" w:rsidRPr="00C42665">
        <w:rPr>
          <w:rFonts w:ascii="Kings Caslon Text" w:hAnsi="Kings Caslon Text"/>
          <w:sz w:val="18"/>
          <w:szCs w:val="18"/>
        </w:rPr>
        <w:t>)</w:t>
      </w:r>
      <w:r w:rsidRPr="00C42665">
        <w:rPr>
          <w:rFonts w:ascii="Kings Caslon Text" w:hAnsi="Kings Caslon Text"/>
          <w:sz w:val="18"/>
          <w:szCs w:val="18"/>
        </w:rPr>
        <w:t xml:space="preserve"> Unit Costs of Health and Social Care 2021</w:t>
      </w:r>
    </w:p>
    <w:p w14:paraId="5D0E818E" w14:textId="3501DF79" w:rsidR="00CE593D" w:rsidRPr="00C42665" w:rsidRDefault="00CE593D" w:rsidP="00D02C86">
      <w:pPr>
        <w:spacing w:after="0"/>
        <w:rPr>
          <w:rFonts w:ascii="Kings Caslon Text" w:hAnsi="Kings Caslon Text"/>
          <w:b/>
          <w:bCs/>
        </w:rPr>
      </w:pPr>
      <w:r w:rsidRPr="00C42665">
        <w:rPr>
          <w:rFonts w:ascii="Kings Caslon Text" w:hAnsi="Kings Caslon Text"/>
          <w:b/>
          <w:bCs/>
        </w:rPr>
        <w:br w:type="page"/>
      </w:r>
    </w:p>
    <w:p w14:paraId="7153C69A" w14:textId="77777777" w:rsidR="00F019C3" w:rsidRPr="00C42665" w:rsidRDefault="00F019C3" w:rsidP="00F019C3">
      <w:pPr>
        <w:rPr>
          <w:rFonts w:ascii="Kings Caslon Text" w:hAnsi="Kings Caslon Text"/>
          <w:b/>
          <w:bCs/>
          <w:sz w:val="24"/>
          <w:szCs w:val="24"/>
        </w:rPr>
      </w:pPr>
      <w:r w:rsidRPr="00C42665">
        <w:rPr>
          <w:rFonts w:ascii="Kings Caslon Text" w:hAnsi="Kings Caslon Text"/>
          <w:b/>
          <w:bCs/>
          <w:sz w:val="24"/>
          <w:szCs w:val="24"/>
        </w:rPr>
        <w:lastRenderedPageBreak/>
        <w:t>Table S2: Intervention cost</w:t>
      </w:r>
    </w:p>
    <w:tbl>
      <w:tblPr>
        <w:tblW w:w="8931" w:type="dxa"/>
        <w:tblLayout w:type="fixed"/>
        <w:tblLook w:val="04A0" w:firstRow="1" w:lastRow="0" w:firstColumn="1" w:lastColumn="0" w:noHBand="0" w:noVBand="1"/>
      </w:tblPr>
      <w:tblGrid>
        <w:gridCol w:w="1418"/>
        <w:gridCol w:w="1134"/>
        <w:gridCol w:w="1134"/>
        <w:gridCol w:w="5245"/>
      </w:tblGrid>
      <w:tr w:rsidR="00F019C3" w:rsidRPr="00C42665" w14:paraId="500195BB" w14:textId="77777777" w:rsidTr="00D430CC">
        <w:trPr>
          <w:trHeight w:val="280"/>
        </w:trPr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</w:tcPr>
          <w:p w14:paraId="35F7048C" w14:textId="77777777" w:rsidR="00F019C3" w:rsidRPr="00C42665" w:rsidRDefault="00F019C3" w:rsidP="00D430CC">
            <w:pPr>
              <w:pStyle w:val="NoSpacing"/>
              <w:spacing w:line="240" w:lineRule="auto"/>
              <w:rPr>
                <w:rFonts w:ascii="Kings Caslon Text" w:hAnsi="Kings Caslon Text"/>
                <w:b/>
                <w:bCs/>
                <w:color w:val="000000" w:themeColor="text1"/>
              </w:rPr>
            </w:pPr>
            <w:r w:rsidRPr="00C42665">
              <w:rPr>
                <w:rFonts w:ascii="Kings Caslon Text" w:hAnsi="Kings Caslon Text"/>
                <w:b/>
                <w:bCs/>
                <w:color w:val="000000" w:themeColor="text1"/>
              </w:rPr>
              <w:t>Cost for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</w:tcPr>
          <w:p w14:paraId="60763969" w14:textId="77777777" w:rsidR="00F019C3" w:rsidRPr="00C42665" w:rsidRDefault="00F019C3" w:rsidP="00D430CC">
            <w:pPr>
              <w:pStyle w:val="NoSpacing"/>
              <w:spacing w:line="240" w:lineRule="auto"/>
              <w:rPr>
                <w:rFonts w:ascii="Kings Caslon Text" w:hAnsi="Kings Caslon Text"/>
                <w:b/>
                <w:bCs/>
                <w:color w:val="000000" w:themeColor="text1"/>
              </w:rPr>
            </w:pPr>
            <w:r w:rsidRPr="00C42665">
              <w:rPr>
                <w:rFonts w:ascii="Kings Caslon Text" w:hAnsi="Kings Caslon Text"/>
                <w:b/>
                <w:bCs/>
                <w:color w:val="000000" w:themeColor="text1"/>
              </w:rPr>
              <w:t>Cost per session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</w:tcPr>
          <w:p w14:paraId="32856715" w14:textId="77777777" w:rsidR="00F019C3" w:rsidRPr="00C42665" w:rsidRDefault="00F019C3" w:rsidP="00D430CC">
            <w:pPr>
              <w:pStyle w:val="NoSpacing"/>
              <w:spacing w:line="240" w:lineRule="auto"/>
              <w:rPr>
                <w:rFonts w:ascii="Kings Caslon Text" w:hAnsi="Kings Caslon Text"/>
                <w:b/>
                <w:bCs/>
                <w:color w:val="000000" w:themeColor="text1"/>
              </w:rPr>
            </w:pPr>
            <w:r w:rsidRPr="00C42665">
              <w:rPr>
                <w:rFonts w:ascii="Kings Caslon Text" w:hAnsi="Kings Caslon Text"/>
                <w:b/>
                <w:bCs/>
                <w:color w:val="000000" w:themeColor="text1"/>
              </w:rPr>
              <w:t>Source</w:t>
            </w:r>
          </w:p>
        </w:tc>
        <w:tc>
          <w:tcPr>
            <w:tcW w:w="524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</w:tcPr>
          <w:p w14:paraId="42D066B9" w14:textId="77777777" w:rsidR="00F019C3" w:rsidRPr="00C42665" w:rsidRDefault="00F019C3" w:rsidP="00D430CC">
            <w:pPr>
              <w:pStyle w:val="NoSpacing"/>
              <w:spacing w:line="240" w:lineRule="auto"/>
              <w:rPr>
                <w:rFonts w:ascii="Kings Caslon Text" w:hAnsi="Kings Caslon Text"/>
                <w:b/>
                <w:bCs/>
                <w:color w:val="000000" w:themeColor="text1"/>
              </w:rPr>
            </w:pPr>
            <w:r w:rsidRPr="00C42665">
              <w:rPr>
                <w:rFonts w:ascii="Kings Caslon Text" w:hAnsi="Kings Caslon Text"/>
                <w:b/>
                <w:bCs/>
                <w:color w:val="000000" w:themeColor="text1"/>
              </w:rPr>
              <w:t>Notes</w:t>
            </w:r>
          </w:p>
        </w:tc>
      </w:tr>
      <w:tr w:rsidR="00F019C3" w:rsidRPr="00C42665" w14:paraId="6EF9663D" w14:textId="77777777" w:rsidTr="00D430CC">
        <w:trPr>
          <w:trHeight w:val="280"/>
        </w:trPr>
        <w:tc>
          <w:tcPr>
            <w:tcW w:w="141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7DA0E8F" w14:textId="77777777" w:rsidR="00F019C3" w:rsidRPr="00C42665" w:rsidRDefault="00F019C3" w:rsidP="00D430CC">
            <w:pPr>
              <w:pStyle w:val="NoSpacing"/>
              <w:spacing w:line="240" w:lineRule="auto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Delivery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36D65CF" w14:textId="77777777" w:rsidR="00F019C3" w:rsidRPr="00C42665" w:rsidRDefault="00F019C3" w:rsidP="00D430CC">
            <w:pPr>
              <w:pStyle w:val="NoSpacing"/>
              <w:spacing w:line="240" w:lineRule="auto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77.90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6E77238" w14:textId="77777777" w:rsidR="00F019C3" w:rsidRPr="00C42665" w:rsidRDefault="00F019C3" w:rsidP="00D430CC">
            <w:pPr>
              <w:pStyle w:val="NoSpacing"/>
              <w:spacing w:line="240" w:lineRule="auto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PSSRU</w:t>
            </w:r>
          </w:p>
        </w:tc>
        <w:tc>
          <w:tcPr>
            <w:tcW w:w="524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81594C6" w14:textId="77777777" w:rsidR="00F019C3" w:rsidRPr="00C42665" w:rsidRDefault="00F019C3" w:rsidP="00D430CC">
            <w:pPr>
              <w:pStyle w:val="NoSpacing"/>
              <w:spacing w:line="240" w:lineRule="auto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Based on cost per working hour of Band 5 clinical staff and direct to indirect ratio of 0.9</w:t>
            </w:r>
          </w:p>
        </w:tc>
      </w:tr>
      <w:tr w:rsidR="00F019C3" w:rsidRPr="00C42665" w14:paraId="4536CE4B" w14:textId="77777777" w:rsidTr="00D430CC">
        <w:trPr>
          <w:trHeight w:val="280"/>
        </w:trPr>
        <w:tc>
          <w:tcPr>
            <w:tcW w:w="1418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70D42B2B" w14:textId="38A851E3" w:rsidR="00F019C3" w:rsidRPr="00C42665" w:rsidRDefault="00F019C3" w:rsidP="00D430CC">
            <w:pPr>
              <w:pStyle w:val="NoSpacing"/>
              <w:spacing w:line="240" w:lineRule="auto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Supervision</w:t>
            </w:r>
            <w:r w:rsidR="003563F7" w:rsidRPr="00C42665">
              <w:rPr>
                <w:rFonts w:ascii="Kings Caslon Text" w:hAnsi="Kings Caslon Text"/>
                <w:color w:val="000000" w:themeColor="text1"/>
              </w:rPr>
              <w:t>*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</w:tcPr>
          <w:p w14:paraId="1688F7F3" w14:textId="77777777" w:rsidR="00F019C3" w:rsidRPr="00C42665" w:rsidRDefault="00F019C3" w:rsidP="00D430CC">
            <w:pPr>
              <w:pStyle w:val="NoSpacing"/>
              <w:spacing w:line="240" w:lineRule="auto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2.04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</w:tcPr>
          <w:p w14:paraId="1F9CEB56" w14:textId="77777777" w:rsidR="00F019C3" w:rsidRPr="00C42665" w:rsidRDefault="00F019C3" w:rsidP="00D430CC">
            <w:pPr>
              <w:pStyle w:val="NoSpacing"/>
              <w:spacing w:line="240" w:lineRule="auto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PSSRU</w:t>
            </w:r>
          </w:p>
        </w:tc>
        <w:tc>
          <w:tcPr>
            <w:tcW w:w="5245" w:type="dxa"/>
            <w:tcBorders>
              <w:top w:val="nil"/>
              <w:left w:val="nil"/>
              <w:right w:val="nil"/>
            </w:tcBorders>
          </w:tcPr>
          <w:p w14:paraId="61FD15B6" w14:textId="77777777" w:rsidR="00F019C3" w:rsidRPr="00C42665" w:rsidRDefault="00F019C3" w:rsidP="00D430CC">
            <w:pPr>
              <w:pStyle w:val="NoSpacing"/>
              <w:spacing w:line="240" w:lineRule="auto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Based on average cost per working hour of Band 7 and Band 8a clinical staff, and on assumption that supervisors provide three hours of supervision each week during period of intervention delivery</w:t>
            </w:r>
          </w:p>
        </w:tc>
      </w:tr>
      <w:tr w:rsidR="00F019C3" w:rsidRPr="00C42665" w14:paraId="5961092B" w14:textId="77777777" w:rsidTr="00D430CC">
        <w:trPr>
          <w:trHeight w:val="280"/>
        </w:trPr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294F1A7" w14:textId="2C5A40BE" w:rsidR="00F019C3" w:rsidRPr="00C42665" w:rsidRDefault="00F019C3" w:rsidP="00D430CC">
            <w:pPr>
              <w:pStyle w:val="NoSpacing"/>
              <w:spacing w:line="240" w:lineRule="auto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Training</w:t>
            </w:r>
            <w:r w:rsidR="003563F7" w:rsidRPr="00C42665">
              <w:rPr>
                <w:rFonts w:ascii="Kings Caslon Text" w:hAnsi="Kings Caslon Text"/>
                <w:color w:val="000000" w:themeColor="text1"/>
              </w:rPr>
              <w:t>*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7078EC7" w14:textId="77777777" w:rsidR="00F019C3" w:rsidRPr="00C42665" w:rsidRDefault="00F019C3" w:rsidP="00D430CC">
            <w:pPr>
              <w:pStyle w:val="NoSpacing"/>
              <w:spacing w:line="240" w:lineRule="auto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.4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7FD2C7A" w14:textId="77777777" w:rsidR="00F019C3" w:rsidRPr="00C42665" w:rsidRDefault="00F019C3" w:rsidP="00D430CC">
            <w:pPr>
              <w:pStyle w:val="NoSpacing"/>
              <w:spacing w:line="240" w:lineRule="auto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Trial data</w:t>
            </w:r>
          </w:p>
        </w:tc>
        <w:tc>
          <w:tcPr>
            <w:tcW w:w="524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6A02966" w14:textId="4BF69CFA" w:rsidR="00F019C3" w:rsidRPr="00C42665" w:rsidRDefault="00F019C3" w:rsidP="00D430CC">
            <w:pPr>
              <w:pStyle w:val="NoSpacing"/>
              <w:spacing w:line="240" w:lineRule="auto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 xml:space="preserve">Based on costs of initial training </w:t>
            </w:r>
            <w:r w:rsidR="00824D12" w:rsidRPr="00C42665">
              <w:rPr>
                <w:rFonts w:ascii="Kings Caslon Text" w:hAnsi="Kings Caslon Text"/>
                <w:color w:val="000000" w:themeColor="text1"/>
              </w:rPr>
              <w:t>(</w:t>
            </w:r>
            <w:r w:rsidR="00824D12" w:rsidRPr="00C42665">
              <w:t>five-day face-to-face workshop delivered to groups of 1-4 health professionals (minimum NHS Band 5/graduate level)</w:t>
            </w:r>
            <w:r w:rsidR="0051544D" w:rsidRPr="00C42665">
              <w:t xml:space="preserve">) </w:t>
            </w:r>
            <w:r w:rsidRPr="00C42665">
              <w:rPr>
                <w:rFonts w:ascii="Kings Caslon Text" w:hAnsi="Kings Caslon Text"/>
                <w:color w:val="000000" w:themeColor="text1"/>
              </w:rPr>
              <w:t>and ongoing consultations with developers of the intervention, and on assumption that training is valid for three years and therapists deliver the same number of sessions each year</w:t>
            </w:r>
          </w:p>
        </w:tc>
      </w:tr>
      <w:tr w:rsidR="00F019C3" w:rsidRPr="00C42665" w14:paraId="0BF9B534" w14:textId="77777777" w:rsidTr="00D430CC">
        <w:trPr>
          <w:trHeight w:val="280"/>
        </w:trPr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7AA98BA9" w14:textId="77777777" w:rsidR="00F019C3" w:rsidRPr="00C42665" w:rsidRDefault="00F019C3" w:rsidP="00D430CC">
            <w:pPr>
              <w:pStyle w:val="NoSpacing"/>
              <w:spacing w:line="240" w:lineRule="auto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Total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55FD8D1" w14:textId="77777777" w:rsidR="00F019C3" w:rsidRPr="00C42665" w:rsidRDefault="00F019C3" w:rsidP="00D430CC">
            <w:pPr>
              <w:pStyle w:val="NoSpacing"/>
              <w:spacing w:line="240" w:lineRule="auto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80.41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90D9EAB" w14:textId="77777777" w:rsidR="00F019C3" w:rsidRPr="00C42665" w:rsidRDefault="00F019C3" w:rsidP="00D430CC">
            <w:pPr>
              <w:pStyle w:val="NoSpacing"/>
              <w:spacing w:line="240" w:lineRule="auto"/>
              <w:rPr>
                <w:rFonts w:ascii="Kings Caslon Text" w:hAnsi="Kings Caslon Text"/>
                <w:color w:val="000000" w:themeColor="text1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A8CF0AA" w14:textId="77777777" w:rsidR="00F019C3" w:rsidRPr="00C42665" w:rsidRDefault="00F019C3" w:rsidP="00D430CC">
            <w:pPr>
              <w:pStyle w:val="NoSpacing"/>
              <w:spacing w:line="240" w:lineRule="auto"/>
              <w:rPr>
                <w:rFonts w:ascii="Kings Caslon Text" w:hAnsi="Kings Caslon Text"/>
                <w:color w:val="000000" w:themeColor="text1"/>
              </w:rPr>
            </w:pPr>
          </w:p>
        </w:tc>
      </w:tr>
    </w:tbl>
    <w:p w14:paraId="05A940B8" w14:textId="77777777" w:rsidR="00F019C3" w:rsidRPr="00C42665" w:rsidRDefault="00F019C3" w:rsidP="00CA75D0">
      <w:pPr>
        <w:spacing w:after="0"/>
        <w:rPr>
          <w:rFonts w:ascii="Kings Caslon Text" w:hAnsi="Kings Caslon Text"/>
          <w:sz w:val="18"/>
          <w:szCs w:val="18"/>
        </w:rPr>
      </w:pPr>
      <w:r w:rsidRPr="00C42665">
        <w:rPr>
          <w:rFonts w:ascii="Kings Caslon Text" w:hAnsi="Kings Caslon Text"/>
          <w:sz w:val="18"/>
          <w:szCs w:val="18"/>
        </w:rPr>
        <w:t>PSSRU=Personal Social Services Research Unit: Unit Costs of Health and Social Care 2021</w:t>
      </w:r>
    </w:p>
    <w:p w14:paraId="4ABBF088" w14:textId="778032F9" w:rsidR="003563F7" w:rsidRPr="00C42665" w:rsidRDefault="003563F7" w:rsidP="00F019C3">
      <w:pPr>
        <w:rPr>
          <w:rFonts w:ascii="Kings Caslon Text" w:hAnsi="Kings Caslon Text"/>
          <w:sz w:val="18"/>
          <w:szCs w:val="18"/>
        </w:rPr>
      </w:pPr>
      <w:r w:rsidRPr="00C42665">
        <w:rPr>
          <w:rFonts w:ascii="Kings Caslon Text" w:hAnsi="Kings Caslon Text"/>
          <w:sz w:val="18"/>
          <w:szCs w:val="18"/>
        </w:rPr>
        <w:t xml:space="preserve">More detailed </w:t>
      </w:r>
      <w:r w:rsidR="00E44E89" w:rsidRPr="00C42665">
        <w:rPr>
          <w:rFonts w:ascii="Kings Caslon Text" w:hAnsi="Kings Caslon Text"/>
          <w:sz w:val="18"/>
          <w:szCs w:val="18"/>
        </w:rPr>
        <w:t>description of the training and supervision approach is provided in Coughtrey et al. (202</w:t>
      </w:r>
      <w:r w:rsidR="00CA75D0" w:rsidRPr="00C42665">
        <w:rPr>
          <w:rFonts w:ascii="Kings Caslon Text" w:hAnsi="Kings Caslon Text"/>
          <w:sz w:val="18"/>
          <w:szCs w:val="18"/>
        </w:rPr>
        <w:t>4)</w:t>
      </w:r>
      <w:r w:rsidR="00CA75D0" w:rsidRPr="00C42665">
        <w:rPr>
          <w:rFonts w:ascii="Kings Caslon Text" w:hAnsi="Kings Caslon Text"/>
          <w:sz w:val="18"/>
          <w:szCs w:val="18"/>
        </w:rPr>
        <w:fldChar w:fldCharType="begin"/>
      </w:r>
      <w:r w:rsidR="00CA75D0" w:rsidRPr="00C42665">
        <w:rPr>
          <w:rFonts w:ascii="Kings Caslon Text" w:hAnsi="Kings Caslon Text"/>
          <w:sz w:val="18"/>
          <w:szCs w:val="18"/>
        </w:rPr>
        <w:instrText xml:space="preserve"> ADDIN EN.CITE &lt;EndNote&gt;&lt;Cite&gt;&lt;Author&gt;Coughtrey&lt;/Author&gt;&lt;Year&gt;2024&lt;/Year&gt;&lt;RecNum&gt;1475&lt;/RecNum&gt;&lt;DisplayText&gt;&lt;style face="superscript"&gt;5&lt;/style&gt;&lt;/DisplayText&gt;&lt;record&gt;&lt;rec-number&gt;1475&lt;/rec-number&gt;&lt;foreign-keys&gt;&lt;key app="EN" db-id="vapfaf5fufdpv5eeewux9sz4px90xfzp2ppt" timestamp="1752067330"&gt;1475&lt;/key&gt;&lt;/foreign-keys&gt;&lt;ref-type name="Journal Article"&gt;17&lt;/ref-type&gt;&lt;contributors&gt;&lt;authors&gt;&lt;author&gt;Coughtrey, Anna E.&lt;/author&gt;&lt;author&gt;Bennett, Sophie D.&lt;/author&gt;&lt;author&gt;Stanick, Cameo&lt;/author&gt;&lt;author&gt;Chorpita, Bruce&lt;/author&gt;&lt;author&gt;Dalrymple, Emma&lt;/author&gt;&lt;author&gt;Fonagy, Peter&lt;/author&gt;&lt;author&gt;Helen Cross, J.&lt;/author&gt;&lt;author&gt;Ford, Tamsin&lt;/author&gt;&lt;author&gt;Heyman, Isobel&lt;/author&gt;&lt;author&gt;Moss-Morris, Rona&lt;/author&gt;&lt;author&gt;Shafran, Roz&lt;/author&gt;&lt;/authors&gt;&lt;/contributors&gt;&lt;titles&gt;&lt;title&gt;Training and supervision of physical health professionals to implement mental health care in paediatric epilepsy clinics&lt;/title&gt;&lt;secondary-title&gt;Epilepsy &amp;amp; Behavior&lt;/secondary-title&gt;&lt;/titles&gt;&lt;periodical&gt;&lt;full-title&gt;Epilepsy &amp;amp; Behavior&lt;/full-title&gt;&lt;/periodical&gt;&lt;pages&gt;109905&lt;/pages&gt;&lt;volume&gt;157&lt;/volume&gt;&lt;keywords&gt;&lt;keyword&gt;Cognitive-behaviour therapy&lt;/keyword&gt;&lt;keyword&gt;Epilepsy&lt;/keyword&gt;&lt;keyword&gt;Mental health&lt;/keyword&gt;&lt;keyword&gt;Paediatric&lt;/keyword&gt;&lt;keyword&gt;Teletherapy&lt;/keyword&gt;&lt;/keywords&gt;&lt;dates&gt;&lt;year&gt;2024&lt;/year&gt;&lt;pub-dates&gt;&lt;date&gt;2024/08/01/&lt;/date&gt;&lt;/pub-dates&gt;&lt;/dates&gt;&lt;isbn&gt;1525-5050&lt;/isbn&gt;&lt;urls&gt;&lt;related-urls&gt;&lt;url&gt;https://www.sciencedirect.com/science/article/pii/S1525505024002865&lt;/url&gt;&lt;/related-urls&gt;&lt;/urls&gt;&lt;electronic-resource-num&gt;https://doi.org/10.1016/j.yebeh.2024.109905&lt;/electronic-resource-num&gt;&lt;/record&gt;&lt;/Cite&gt;&lt;/EndNote&gt;</w:instrText>
      </w:r>
      <w:r w:rsidR="00CA75D0" w:rsidRPr="00C42665">
        <w:rPr>
          <w:rFonts w:ascii="Kings Caslon Text" w:hAnsi="Kings Caslon Text"/>
          <w:sz w:val="18"/>
          <w:szCs w:val="18"/>
        </w:rPr>
        <w:fldChar w:fldCharType="separate"/>
      </w:r>
      <w:r w:rsidR="00CA75D0" w:rsidRPr="00C42665">
        <w:rPr>
          <w:rFonts w:ascii="Kings Caslon Text" w:hAnsi="Kings Caslon Text"/>
          <w:noProof/>
          <w:sz w:val="18"/>
          <w:szCs w:val="18"/>
          <w:vertAlign w:val="superscript"/>
        </w:rPr>
        <w:t>5</w:t>
      </w:r>
      <w:r w:rsidR="00CA75D0" w:rsidRPr="00C42665">
        <w:rPr>
          <w:rFonts w:ascii="Kings Caslon Text" w:hAnsi="Kings Caslon Text"/>
          <w:sz w:val="18"/>
          <w:szCs w:val="18"/>
        </w:rPr>
        <w:fldChar w:fldCharType="end"/>
      </w:r>
    </w:p>
    <w:p w14:paraId="09D48C17" w14:textId="77777777" w:rsidR="00F019C3" w:rsidRPr="00C42665" w:rsidRDefault="00F019C3" w:rsidP="00F019C3">
      <w:pPr>
        <w:rPr>
          <w:rFonts w:ascii="Kings Caslon Text" w:hAnsi="Kings Caslon Text"/>
          <w:sz w:val="18"/>
          <w:szCs w:val="18"/>
        </w:rPr>
      </w:pPr>
    </w:p>
    <w:p w14:paraId="5C32E00A" w14:textId="53D6CDDB" w:rsidR="001A4E80" w:rsidRPr="00C42665" w:rsidRDefault="001A4E80" w:rsidP="001A4E80">
      <w:pPr>
        <w:rPr>
          <w:rFonts w:ascii="Kings Caslon Text" w:hAnsi="Kings Caslon Text"/>
          <w:b/>
          <w:bCs/>
          <w:sz w:val="24"/>
          <w:szCs w:val="24"/>
        </w:rPr>
      </w:pPr>
      <w:r w:rsidRPr="00C42665">
        <w:rPr>
          <w:rFonts w:ascii="Kings Caslon Text" w:hAnsi="Kings Caslon Text"/>
          <w:b/>
          <w:bCs/>
          <w:sz w:val="24"/>
          <w:szCs w:val="24"/>
        </w:rPr>
        <w:t xml:space="preserve">Table </w:t>
      </w:r>
      <w:r w:rsidR="004B3E68" w:rsidRPr="00C42665">
        <w:rPr>
          <w:rFonts w:ascii="Kings Caslon Text" w:hAnsi="Kings Caslon Text"/>
          <w:b/>
          <w:bCs/>
          <w:sz w:val="24"/>
          <w:szCs w:val="24"/>
        </w:rPr>
        <w:t>S</w:t>
      </w:r>
      <w:r w:rsidR="00B454B0" w:rsidRPr="00C42665">
        <w:rPr>
          <w:rFonts w:ascii="Kings Caslon Text" w:hAnsi="Kings Caslon Text"/>
          <w:b/>
          <w:bCs/>
          <w:sz w:val="24"/>
          <w:szCs w:val="24"/>
        </w:rPr>
        <w:t>3</w:t>
      </w:r>
      <w:r w:rsidRPr="00C42665">
        <w:rPr>
          <w:rFonts w:ascii="Kings Caslon Text" w:hAnsi="Kings Caslon Text"/>
          <w:b/>
          <w:bCs/>
          <w:sz w:val="24"/>
          <w:szCs w:val="24"/>
        </w:rPr>
        <w:t>: Baseline characteristics</w:t>
      </w:r>
    </w:p>
    <w:tbl>
      <w:tblPr>
        <w:tblW w:w="0" w:type="auto"/>
        <w:tblLayout w:type="fixed"/>
        <w:tblCellMar>
          <w:left w:w="10" w:type="dxa"/>
          <w:right w:w="10" w:type="dxa"/>
        </w:tblCellMar>
        <w:tblLook w:val="0000" w:firstRow="0" w:lastRow="0" w:firstColumn="0" w:lastColumn="0" w:noHBand="0" w:noVBand="0"/>
      </w:tblPr>
      <w:tblGrid>
        <w:gridCol w:w="4395"/>
        <w:gridCol w:w="1984"/>
        <w:gridCol w:w="1985"/>
      </w:tblGrid>
      <w:tr w:rsidR="001A4E80" w:rsidRPr="00C42665" w14:paraId="0F9C3472" w14:textId="77777777" w:rsidTr="003F71CB">
        <w:tc>
          <w:tcPr>
            <w:tcW w:w="4395" w:type="dxa"/>
            <w:tcBorders>
              <w:top w:val="single" w:sz="4" w:space="0" w:color="000000"/>
            </w:tcBorders>
            <w:shd w:val="clear" w:color="auto" w:fill="FFFFFF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26C9B5BA" w14:textId="77777777" w:rsidR="001A4E80" w:rsidRPr="00C42665" w:rsidRDefault="001A4E80" w:rsidP="00023087">
            <w:pPr>
              <w:spacing w:after="0" w:line="240" w:lineRule="auto"/>
              <w:rPr>
                <w:rFonts w:ascii="Kings Caslon Text" w:eastAsia="Times New Roman" w:hAnsi="Kings Caslon Text"/>
                <w:b/>
                <w:bCs/>
                <w:color w:val="000000"/>
                <w:lang w:eastAsia="en-GB"/>
              </w:rPr>
            </w:pPr>
            <w:r w:rsidRPr="00C42665">
              <w:rPr>
                <w:rFonts w:ascii="Kings Caslon Text" w:eastAsia="Times New Roman" w:hAnsi="Kings Caslon Text"/>
                <w:b/>
                <w:bCs/>
                <w:color w:val="000000"/>
                <w:lang w:eastAsia="en-GB"/>
              </w:rPr>
              <w:t>Participant characteristics</w:t>
            </w:r>
          </w:p>
        </w:tc>
        <w:tc>
          <w:tcPr>
            <w:tcW w:w="1984" w:type="dxa"/>
            <w:tcBorders>
              <w:top w:val="single" w:sz="4" w:space="0" w:color="000000"/>
            </w:tcBorders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234D6F19" w14:textId="77777777" w:rsidR="001A4E80" w:rsidRPr="00C42665" w:rsidRDefault="001A4E80" w:rsidP="00023087">
            <w:pPr>
              <w:spacing w:after="0" w:line="240" w:lineRule="auto"/>
              <w:jc w:val="center"/>
              <w:rPr>
                <w:rFonts w:ascii="Kings Caslon Text" w:eastAsia="Times New Roman" w:hAnsi="Kings Caslon Text"/>
                <w:b/>
                <w:bCs/>
                <w:lang w:eastAsia="en-GB"/>
              </w:rPr>
            </w:pPr>
            <w:r w:rsidRPr="00C42665">
              <w:rPr>
                <w:rFonts w:ascii="Kings Caslon Text" w:eastAsia="Times New Roman" w:hAnsi="Kings Caslon Text"/>
                <w:b/>
                <w:bCs/>
                <w:lang w:eastAsia="en-GB"/>
              </w:rPr>
              <w:t>MICE</w:t>
            </w:r>
          </w:p>
          <w:p w14:paraId="6CABD358" w14:textId="77777777" w:rsidR="001A4E80" w:rsidRPr="00C42665" w:rsidRDefault="001A4E80" w:rsidP="00023087">
            <w:pPr>
              <w:spacing w:after="0" w:line="240" w:lineRule="auto"/>
              <w:jc w:val="center"/>
              <w:rPr>
                <w:rFonts w:ascii="Kings Caslon Text" w:eastAsia="Times New Roman" w:hAnsi="Kings Caslon Text"/>
                <w:b/>
                <w:bCs/>
                <w:lang w:eastAsia="en-GB"/>
              </w:rPr>
            </w:pPr>
            <w:r w:rsidRPr="00C42665">
              <w:rPr>
                <w:rFonts w:ascii="Kings Caslon Text" w:eastAsia="Times New Roman" w:hAnsi="Kings Caslon Text"/>
                <w:b/>
                <w:bCs/>
                <w:lang w:eastAsia="en-GB"/>
              </w:rPr>
              <w:t>(N=166)</w:t>
            </w:r>
          </w:p>
        </w:tc>
        <w:tc>
          <w:tcPr>
            <w:tcW w:w="1985" w:type="dxa"/>
            <w:tcBorders>
              <w:top w:val="single" w:sz="4" w:space="0" w:color="000000"/>
            </w:tcBorders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16D7B8D4" w14:textId="77777777" w:rsidR="001A4E80" w:rsidRPr="00C42665" w:rsidRDefault="001A4E80" w:rsidP="00023087">
            <w:pPr>
              <w:spacing w:after="0" w:line="240" w:lineRule="auto"/>
              <w:jc w:val="center"/>
              <w:rPr>
                <w:rFonts w:ascii="Kings Caslon Text" w:eastAsia="Times New Roman" w:hAnsi="Kings Caslon Text"/>
                <w:b/>
                <w:bCs/>
                <w:lang w:eastAsia="en-GB"/>
              </w:rPr>
            </w:pPr>
            <w:r w:rsidRPr="00C42665">
              <w:rPr>
                <w:rFonts w:ascii="Kings Caslon Text" w:eastAsia="Times New Roman" w:hAnsi="Kings Caslon Text"/>
                <w:b/>
                <w:bCs/>
                <w:lang w:eastAsia="en-GB"/>
              </w:rPr>
              <w:t>Control</w:t>
            </w:r>
          </w:p>
          <w:p w14:paraId="6CDA592E" w14:textId="77777777" w:rsidR="001A4E80" w:rsidRPr="00C42665" w:rsidRDefault="001A4E80" w:rsidP="00023087">
            <w:pPr>
              <w:spacing w:after="0" w:line="240" w:lineRule="auto"/>
              <w:jc w:val="center"/>
              <w:rPr>
                <w:rFonts w:ascii="Kings Caslon Text" w:eastAsia="Times New Roman" w:hAnsi="Kings Caslon Text"/>
                <w:b/>
                <w:bCs/>
                <w:lang w:eastAsia="en-GB"/>
              </w:rPr>
            </w:pPr>
            <w:r w:rsidRPr="00C42665">
              <w:rPr>
                <w:rFonts w:ascii="Kings Caslon Text" w:eastAsia="Times New Roman" w:hAnsi="Kings Caslon Text"/>
                <w:b/>
                <w:bCs/>
                <w:lang w:eastAsia="en-GB"/>
              </w:rPr>
              <w:t>(N=168)</w:t>
            </w:r>
          </w:p>
        </w:tc>
      </w:tr>
      <w:tr w:rsidR="001A4E80" w:rsidRPr="00C42665" w14:paraId="7F2DB2F2" w14:textId="77777777" w:rsidTr="003F71CB">
        <w:tc>
          <w:tcPr>
            <w:tcW w:w="4395" w:type="dxa"/>
            <w:tcBorders>
              <w:top w:val="single" w:sz="4" w:space="0" w:color="000000"/>
            </w:tcBorders>
            <w:shd w:val="clear" w:color="auto" w:fill="FFFFFF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7694C144" w14:textId="77777777" w:rsidR="001A4E80" w:rsidRPr="00C42665" w:rsidRDefault="001A4E80" w:rsidP="00023087">
            <w:pPr>
              <w:spacing w:after="0" w:line="240" w:lineRule="auto"/>
              <w:rPr>
                <w:rFonts w:ascii="Kings Caslon Text" w:eastAsia="Times New Roman" w:hAnsi="Kings Caslon Text"/>
                <w:color w:val="000000"/>
                <w:lang w:eastAsia="en-GB"/>
              </w:rPr>
            </w:pPr>
            <w:r w:rsidRPr="00C42665">
              <w:rPr>
                <w:rFonts w:ascii="Kings Caslon Text" w:eastAsia="Times New Roman" w:hAnsi="Kings Caslon Text"/>
                <w:color w:val="000000"/>
                <w:lang w:eastAsia="en-GB"/>
              </w:rPr>
              <w:t>Age (years); mean (SD)</w:t>
            </w:r>
          </w:p>
        </w:tc>
        <w:tc>
          <w:tcPr>
            <w:tcW w:w="1984" w:type="dxa"/>
            <w:tcBorders>
              <w:top w:val="single" w:sz="4" w:space="0" w:color="000000"/>
            </w:tcBorders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43C75553" w14:textId="77777777" w:rsidR="001A4E80" w:rsidRPr="00C42665" w:rsidRDefault="001A4E80" w:rsidP="00023087">
            <w:pPr>
              <w:spacing w:after="0" w:line="240" w:lineRule="auto"/>
              <w:jc w:val="center"/>
              <w:rPr>
                <w:rFonts w:ascii="Kings Caslon Text" w:eastAsia="Times New Roman" w:hAnsi="Kings Caslon Text"/>
                <w:lang w:eastAsia="en-GB"/>
              </w:rPr>
            </w:pPr>
            <w:r w:rsidRPr="00C42665">
              <w:rPr>
                <w:rFonts w:ascii="Kings Caslon Text" w:eastAsia="Times New Roman" w:hAnsi="Kings Caslon Text"/>
                <w:lang w:eastAsia="en-GB"/>
              </w:rPr>
              <w:t>10.5 (3.6)</w:t>
            </w:r>
          </w:p>
        </w:tc>
        <w:tc>
          <w:tcPr>
            <w:tcW w:w="1985" w:type="dxa"/>
            <w:tcBorders>
              <w:top w:val="single" w:sz="4" w:space="0" w:color="000000"/>
            </w:tcBorders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5121224D" w14:textId="77777777" w:rsidR="001A4E80" w:rsidRPr="00C42665" w:rsidRDefault="001A4E80" w:rsidP="00023087">
            <w:pPr>
              <w:spacing w:after="0" w:line="240" w:lineRule="auto"/>
              <w:jc w:val="center"/>
              <w:rPr>
                <w:rFonts w:ascii="Kings Caslon Text" w:eastAsia="Times New Roman" w:hAnsi="Kings Caslon Text"/>
                <w:lang w:eastAsia="en-GB"/>
              </w:rPr>
            </w:pPr>
            <w:r w:rsidRPr="00C42665">
              <w:rPr>
                <w:rFonts w:ascii="Kings Caslon Text" w:eastAsia="Times New Roman" w:hAnsi="Kings Caslon Text"/>
                <w:lang w:eastAsia="en-GB"/>
              </w:rPr>
              <w:t>10.3 (4.0)</w:t>
            </w:r>
          </w:p>
        </w:tc>
      </w:tr>
      <w:tr w:rsidR="001A4E80" w:rsidRPr="00C42665" w14:paraId="2B3762E6" w14:textId="77777777" w:rsidTr="003F71CB">
        <w:tc>
          <w:tcPr>
            <w:tcW w:w="4395" w:type="dxa"/>
            <w:shd w:val="clear" w:color="auto" w:fill="FFFFFF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1736D8FD" w14:textId="77777777" w:rsidR="001A4E80" w:rsidRPr="00C42665" w:rsidRDefault="001A4E80" w:rsidP="00023087">
            <w:pPr>
              <w:spacing w:after="0" w:line="240" w:lineRule="auto"/>
              <w:rPr>
                <w:rFonts w:ascii="Kings Caslon Text" w:eastAsia="Times New Roman" w:hAnsi="Kings Caslon Text"/>
                <w:color w:val="000000"/>
                <w:lang w:eastAsia="en-GB"/>
              </w:rPr>
            </w:pPr>
            <w:r w:rsidRPr="00C42665">
              <w:rPr>
                <w:rFonts w:ascii="Kings Caslon Text" w:eastAsia="Times New Roman" w:hAnsi="Kings Caslon Text"/>
                <w:color w:val="000000"/>
                <w:lang w:eastAsia="en-GB"/>
              </w:rPr>
              <w:t>Age (years); n (%)</w:t>
            </w:r>
          </w:p>
        </w:tc>
        <w:tc>
          <w:tcPr>
            <w:tcW w:w="1984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2E2F2B1E" w14:textId="77777777" w:rsidR="001A4E80" w:rsidRPr="00C42665" w:rsidRDefault="001A4E80" w:rsidP="00023087">
            <w:pPr>
              <w:spacing w:after="0" w:line="240" w:lineRule="auto"/>
              <w:jc w:val="center"/>
              <w:rPr>
                <w:rFonts w:ascii="Kings Caslon Text" w:eastAsia="Times New Roman" w:hAnsi="Kings Caslon Text"/>
                <w:color w:val="000000"/>
                <w:lang w:eastAsia="en-GB"/>
              </w:rPr>
            </w:pPr>
          </w:p>
        </w:tc>
        <w:tc>
          <w:tcPr>
            <w:tcW w:w="1985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6295E321" w14:textId="77777777" w:rsidR="001A4E80" w:rsidRPr="00C42665" w:rsidRDefault="001A4E80" w:rsidP="00023087">
            <w:pPr>
              <w:spacing w:after="0" w:line="240" w:lineRule="auto"/>
              <w:jc w:val="center"/>
              <w:rPr>
                <w:rFonts w:ascii="Kings Caslon Text" w:eastAsia="Times New Roman" w:hAnsi="Kings Caslon Text"/>
                <w:color w:val="000000"/>
                <w:lang w:eastAsia="en-GB"/>
              </w:rPr>
            </w:pPr>
          </w:p>
        </w:tc>
      </w:tr>
      <w:tr w:rsidR="001A4E80" w:rsidRPr="00C42665" w14:paraId="5DBD3BB4" w14:textId="77777777" w:rsidTr="003F71CB">
        <w:tc>
          <w:tcPr>
            <w:tcW w:w="4395" w:type="dxa"/>
            <w:shd w:val="clear" w:color="auto" w:fill="FFFFFF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06D9D957" w14:textId="77777777" w:rsidR="001A4E80" w:rsidRPr="00C42665" w:rsidRDefault="001A4E80" w:rsidP="00023087">
            <w:pPr>
              <w:spacing w:after="0" w:line="240" w:lineRule="auto"/>
              <w:ind w:left="174"/>
              <w:rPr>
                <w:rFonts w:ascii="Kings Caslon Text" w:eastAsia="Times New Roman" w:hAnsi="Kings Caslon Text"/>
                <w:color w:val="000000"/>
                <w:lang w:eastAsia="en-GB"/>
              </w:rPr>
            </w:pPr>
            <w:r w:rsidRPr="00C42665">
              <w:rPr>
                <w:rFonts w:ascii="Kings Caslon Text" w:eastAsia="Times New Roman" w:hAnsi="Kings Caslon Text"/>
                <w:color w:val="000000"/>
                <w:lang w:eastAsia="en-GB"/>
              </w:rPr>
              <w:t>&lt;11</w:t>
            </w:r>
          </w:p>
        </w:tc>
        <w:tc>
          <w:tcPr>
            <w:tcW w:w="1984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6E739287" w14:textId="77777777" w:rsidR="001A4E80" w:rsidRPr="00C42665" w:rsidRDefault="001A4E80" w:rsidP="00023087">
            <w:pPr>
              <w:spacing w:after="0" w:line="240" w:lineRule="auto"/>
              <w:jc w:val="center"/>
              <w:rPr>
                <w:rFonts w:ascii="Kings Caslon Text" w:eastAsia="Times New Roman" w:hAnsi="Kings Caslon Text"/>
                <w:lang w:eastAsia="en-GB"/>
              </w:rPr>
            </w:pPr>
            <w:r w:rsidRPr="00C42665">
              <w:rPr>
                <w:rFonts w:ascii="Kings Caslon Text" w:eastAsia="Times New Roman" w:hAnsi="Kings Caslon Text"/>
                <w:lang w:eastAsia="en-GB"/>
              </w:rPr>
              <w:t>99 (59.6)</w:t>
            </w:r>
          </w:p>
        </w:tc>
        <w:tc>
          <w:tcPr>
            <w:tcW w:w="1985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62C94086" w14:textId="77777777" w:rsidR="001A4E80" w:rsidRPr="00C42665" w:rsidRDefault="001A4E80" w:rsidP="00023087">
            <w:pPr>
              <w:spacing w:after="0" w:line="240" w:lineRule="auto"/>
              <w:jc w:val="center"/>
              <w:rPr>
                <w:rFonts w:ascii="Kings Caslon Text" w:eastAsia="Times New Roman" w:hAnsi="Kings Caslon Text"/>
                <w:lang w:eastAsia="en-GB"/>
              </w:rPr>
            </w:pPr>
            <w:r w:rsidRPr="00C42665">
              <w:rPr>
                <w:rFonts w:ascii="Kings Caslon Text" w:eastAsia="Times New Roman" w:hAnsi="Kings Caslon Text"/>
                <w:lang w:eastAsia="en-GB"/>
              </w:rPr>
              <w:t>101 (60.1)</w:t>
            </w:r>
          </w:p>
        </w:tc>
      </w:tr>
      <w:tr w:rsidR="001A4E80" w:rsidRPr="00C42665" w14:paraId="5F32DD39" w14:textId="77777777" w:rsidTr="003F71CB">
        <w:tc>
          <w:tcPr>
            <w:tcW w:w="4395" w:type="dxa"/>
            <w:shd w:val="clear" w:color="auto" w:fill="FFFFFF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3FA85F3A" w14:textId="77777777" w:rsidR="001A4E80" w:rsidRPr="00C42665" w:rsidRDefault="001A4E80" w:rsidP="00023087">
            <w:pPr>
              <w:spacing w:after="0" w:line="240" w:lineRule="auto"/>
              <w:ind w:left="174"/>
              <w:rPr>
                <w:rFonts w:ascii="Kings Caslon Text" w:eastAsia="Times New Roman" w:hAnsi="Kings Caslon Text"/>
                <w:color w:val="000000"/>
                <w:lang w:eastAsia="en-GB"/>
              </w:rPr>
            </w:pPr>
            <w:r w:rsidRPr="00C42665">
              <w:rPr>
                <w:rFonts w:ascii="Kings Caslon Text" w:eastAsia="Times New Roman" w:hAnsi="Kings Caslon Text"/>
                <w:color w:val="000000"/>
                <w:lang w:eastAsia="en-GB"/>
              </w:rPr>
              <w:t>11 or more</w:t>
            </w:r>
          </w:p>
        </w:tc>
        <w:tc>
          <w:tcPr>
            <w:tcW w:w="1984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395A110F" w14:textId="77777777" w:rsidR="001A4E80" w:rsidRPr="00C42665" w:rsidRDefault="001A4E80" w:rsidP="00023087">
            <w:pPr>
              <w:spacing w:after="0" w:line="240" w:lineRule="auto"/>
              <w:jc w:val="center"/>
              <w:rPr>
                <w:rFonts w:ascii="Kings Caslon Text" w:eastAsia="Times New Roman" w:hAnsi="Kings Caslon Text"/>
                <w:lang w:eastAsia="en-GB"/>
              </w:rPr>
            </w:pPr>
            <w:r w:rsidRPr="00C42665">
              <w:rPr>
                <w:rFonts w:ascii="Kings Caslon Text" w:eastAsia="Times New Roman" w:hAnsi="Kings Caslon Text"/>
                <w:lang w:eastAsia="en-GB"/>
              </w:rPr>
              <w:t>67 (40.4)</w:t>
            </w:r>
          </w:p>
        </w:tc>
        <w:tc>
          <w:tcPr>
            <w:tcW w:w="1985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4F4D2FE2" w14:textId="77777777" w:rsidR="001A4E80" w:rsidRPr="00C42665" w:rsidRDefault="001A4E80" w:rsidP="00023087">
            <w:pPr>
              <w:spacing w:after="0" w:line="240" w:lineRule="auto"/>
              <w:jc w:val="center"/>
              <w:rPr>
                <w:rFonts w:ascii="Kings Caslon Text" w:eastAsia="Times New Roman" w:hAnsi="Kings Caslon Text"/>
                <w:lang w:eastAsia="en-GB"/>
              </w:rPr>
            </w:pPr>
            <w:r w:rsidRPr="00C42665">
              <w:rPr>
                <w:rFonts w:ascii="Kings Caslon Text" w:eastAsia="Times New Roman" w:hAnsi="Kings Caslon Text"/>
                <w:lang w:eastAsia="en-GB"/>
              </w:rPr>
              <w:t>67 (39.9)</w:t>
            </w:r>
          </w:p>
        </w:tc>
      </w:tr>
      <w:tr w:rsidR="001A4E80" w:rsidRPr="00C42665" w14:paraId="08603A7E" w14:textId="77777777" w:rsidTr="003F71CB">
        <w:tc>
          <w:tcPr>
            <w:tcW w:w="4395" w:type="dxa"/>
            <w:shd w:val="clear" w:color="auto" w:fill="FFFFFF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3D5DB1AB" w14:textId="77777777" w:rsidR="001A4E80" w:rsidRPr="00C42665" w:rsidRDefault="001A4E80" w:rsidP="00023087">
            <w:pPr>
              <w:spacing w:after="0" w:line="240" w:lineRule="auto"/>
              <w:rPr>
                <w:rFonts w:ascii="Kings Caslon Text" w:eastAsia="Times New Roman" w:hAnsi="Kings Caslon Text"/>
                <w:color w:val="000000"/>
                <w:lang w:eastAsia="en-GB"/>
              </w:rPr>
            </w:pPr>
            <w:r w:rsidRPr="00C42665">
              <w:rPr>
                <w:rFonts w:ascii="Kings Caslon Text" w:eastAsia="Times New Roman" w:hAnsi="Kings Caslon Text"/>
                <w:color w:val="000000"/>
                <w:lang w:eastAsia="en-GB"/>
              </w:rPr>
              <w:t>Gender; n (%)</w:t>
            </w:r>
          </w:p>
        </w:tc>
        <w:tc>
          <w:tcPr>
            <w:tcW w:w="1984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4E75BE6B" w14:textId="77777777" w:rsidR="001A4E80" w:rsidRPr="00C42665" w:rsidRDefault="001A4E80" w:rsidP="00023087">
            <w:pPr>
              <w:spacing w:after="0" w:line="240" w:lineRule="auto"/>
              <w:jc w:val="center"/>
              <w:rPr>
                <w:rFonts w:ascii="Kings Caslon Text" w:eastAsia="Times New Roman" w:hAnsi="Kings Caslon Text"/>
                <w:color w:val="000000"/>
                <w:lang w:eastAsia="en-GB"/>
              </w:rPr>
            </w:pPr>
          </w:p>
        </w:tc>
        <w:tc>
          <w:tcPr>
            <w:tcW w:w="1985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1616EBC9" w14:textId="77777777" w:rsidR="001A4E80" w:rsidRPr="00C42665" w:rsidRDefault="001A4E80" w:rsidP="00023087">
            <w:pPr>
              <w:spacing w:after="0" w:line="240" w:lineRule="auto"/>
              <w:jc w:val="center"/>
              <w:rPr>
                <w:rFonts w:ascii="Kings Caslon Text" w:eastAsia="Times New Roman" w:hAnsi="Kings Caslon Text"/>
                <w:color w:val="000000"/>
                <w:lang w:eastAsia="en-GB"/>
              </w:rPr>
            </w:pPr>
          </w:p>
        </w:tc>
      </w:tr>
      <w:tr w:rsidR="001A4E80" w:rsidRPr="00C42665" w14:paraId="1D8EA489" w14:textId="77777777" w:rsidTr="003F71CB">
        <w:tc>
          <w:tcPr>
            <w:tcW w:w="4395" w:type="dxa"/>
            <w:shd w:val="clear" w:color="auto" w:fill="FFFFFF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6EB09749" w14:textId="77777777" w:rsidR="001A4E80" w:rsidRPr="00C42665" w:rsidRDefault="001A4E80" w:rsidP="00023087">
            <w:pPr>
              <w:spacing w:after="0" w:line="240" w:lineRule="auto"/>
              <w:ind w:left="174"/>
              <w:rPr>
                <w:rFonts w:ascii="Kings Caslon Text" w:eastAsia="Times New Roman" w:hAnsi="Kings Caslon Text"/>
                <w:color w:val="000000"/>
                <w:lang w:eastAsia="en-GB"/>
              </w:rPr>
            </w:pPr>
            <w:r w:rsidRPr="00C42665">
              <w:rPr>
                <w:rFonts w:ascii="Kings Caslon Text" w:eastAsia="Times New Roman" w:hAnsi="Kings Caslon Text"/>
                <w:color w:val="000000"/>
                <w:lang w:eastAsia="en-GB"/>
              </w:rPr>
              <w:t>Female</w:t>
            </w:r>
          </w:p>
        </w:tc>
        <w:tc>
          <w:tcPr>
            <w:tcW w:w="1984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07A8CF79" w14:textId="77777777" w:rsidR="001A4E80" w:rsidRPr="00C42665" w:rsidRDefault="001A4E80" w:rsidP="00023087">
            <w:pPr>
              <w:spacing w:after="0" w:line="240" w:lineRule="auto"/>
              <w:jc w:val="center"/>
              <w:rPr>
                <w:rFonts w:ascii="Kings Caslon Text" w:eastAsia="Times New Roman" w:hAnsi="Kings Caslon Text"/>
                <w:lang w:eastAsia="en-GB"/>
              </w:rPr>
            </w:pPr>
            <w:r w:rsidRPr="00C42665">
              <w:rPr>
                <w:rFonts w:ascii="Kings Caslon Text" w:eastAsia="Times New Roman" w:hAnsi="Kings Caslon Text"/>
                <w:lang w:eastAsia="en-GB"/>
              </w:rPr>
              <w:t>81 (48.8)</w:t>
            </w:r>
          </w:p>
        </w:tc>
        <w:tc>
          <w:tcPr>
            <w:tcW w:w="1985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722C037C" w14:textId="77777777" w:rsidR="001A4E80" w:rsidRPr="00C42665" w:rsidRDefault="001A4E80" w:rsidP="00023087">
            <w:pPr>
              <w:spacing w:after="0" w:line="240" w:lineRule="auto"/>
              <w:jc w:val="center"/>
              <w:rPr>
                <w:rFonts w:ascii="Kings Caslon Text" w:eastAsia="Times New Roman" w:hAnsi="Kings Caslon Text"/>
                <w:lang w:eastAsia="en-GB"/>
              </w:rPr>
            </w:pPr>
            <w:r w:rsidRPr="00C42665">
              <w:rPr>
                <w:rFonts w:ascii="Kings Caslon Text" w:eastAsia="Times New Roman" w:hAnsi="Kings Caslon Text"/>
                <w:lang w:eastAsia="en-GB"/>
              </w:rPr>
              <w:t>87 (51.8)</w:t>
            </w:r>
          </w:p>
        </w:tc>
      </w:tr>
      <w:tr w:rsidR="001A4E80" w:rsidRPr="00C42665" w14:paraId="266607F1" w14:textId="77777777" w:rsidTr="003F71CB">
        <w:tc>
          <w:tcPr>
            <w:tcW w:w="4395" w:type="dxa"/>
            <w:shd w:val="clear" w:color="auto" w:fill="FFFFFF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044AD23F" w14:textId="77777777" w:rsidR="001A4E80" w:rsidRPr="00C42665" w:rsidRDefault="001A4E80" w:rsidP="00023087">
            <w:pPr>
              <w:spacing w:after="0" w:line="240" w:lineRule="auto"/>
              <w:ind w:left="174"/>
              <w:rPr>
                <w:rFonts w:ascii="Kings Caslon Text" w:eastAsia="Times New Roman" w:hAnsi="Kings Caslon Text"/>
                <w:color w:val="000000"/>
                <w:lang w:eastAsia="en-GB"/>
              </w:rPr>
            </w:pPr>
            <w:r w:rsidRPr="00C42665">
              <w:rPr>
                <w:rFonts w:ascii="Kings Caslon Text" w:eastAsia="Times New Roman" w:hAnsi="Kings Caslon Text"/>
                <w:color w:val="000000"/>
                <w:lang w:eastAsia="en-GB"/>
              </w:rPr>
              <w:t>Male</w:t>
            </w:r>
          </w:p>
        </w:tc>
        <w:tc>
          <w:tcPr>
            <w:tcW w:w="1984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45707063" w14:textId="77777777" w:rsidR="001A4E80" w:rsidRPr="00C42665" w:rsidRDefault="001A4E80" w:rsidP="00023087">
            <w:pPr>
              <w:spacing w:after="0" w:line="240" w:lineRule="auto"/>
              <w:jc w:val="center"/>
              <w:rPr>
                <w:rFonts w:ascii="Kings Caslon Text" w:eastAsia="Times New Roman" w:hAnsi="Kings Caslon Text"/>
                <w:lang w:eastAsia="en-GB"/>
              </w:rPr>
            </w:pPr>
            <w:r w:rsidRPr="00C42665">
              <w:rPr>
                <w:rFonts w:ascii="Kings Caslon Text" w:eastAsia="Times New Roman" w:hAnsi="Kings Caslon Text"/>
                <w:lang w:eastAsia="en-GB"/>
              </w:rPr>
              <w:t>85 (51.2)</w:t>
            </w:r>
          </w:p>
        </w:tc>
        <w:tc>
          <w:tcPr>
            <w:tcW w:w="1985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059453F8" w14:textId="77777777" w:rsidR="001A4E80" w:rsidRPr="00C42665" w:rsidRDefault="001A4E80" w:rsidP="00023087">
            <w:pPr>
              <w:spacing w:after="0" w:line="240" w:lineRule="auto"/>
              <w:jc w:val="center"/>
              <w:rPr>
                <w:rFonts w:ascii="Kings Caslon Text" w:eastAsia="Times New Roman" w:hAnsi="Kings Caslon Text"/>
                <w:lang w:eastAsia="en-GB"/>
              </w:rPr>
            </w:pPr>
            <w:r w:rsidRPr="00C42665">
              <w:rPr>
                <w:rFonts w:ascii="Kings Caslon Text" w:eastAsia="Times New Roman" w:hAnsi="Kings Caslon Text"/>
                <w:lang w:eastAsia="en-GB"/>
              </w:rPr>
              <w:t>81 (48.2)</w:t>
            </w:r>
          </w:p>
        </w:tc>
      </w:tr>
      <w:tr w:rsidR="001A4E80" w:rsidRPr="00C42665" w14:paraId="3AFAA393" w14:textId="77777777" w:rsidTr="003F71CB">
        <w:tc>
          <w:tcPr>
            <w:tcW w:w="4395" w:type="dxa"/>
            <w:shd w:val="clear" w:color="auto" w:fill="FFFFFF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334B80E4" w14:textId="77777777" w:rsidR="001A4E80" w:rsidRPr="00C42665" w:rsidRDefault="001A4E80" w:rsidP="00023087">
            <w:pPr>
              <w:spacing w:after="0" w:line="240" w:lineRule="auto"/>
              <w:rPr>
                <w:rFonts w:ascii="Kings Caslon Text" w:eastAsia="Times New Roman" w:hAnsi="Kings Caslon Text"/>
                <w:color w:val="000000"/>
                <w:lang w:eastAsia="en-GB"/>
              </w:rPr>
            </w:pPr>
            <w:r w:rsidRPr="00C42665">
              <w:rPr>
                <w:rFonts w:ascii="Kings Caslon Text" w:eastAsia="Times New Roman" w:hAnsi="Kings Caslon Text"/>
                <w:color w:val="000000"/>
                <w:lang w:eastAsia="en-GB"/>
              </w:rPr>
              <w:t>Ethnicity; n (%)</w:t>
            </w:r>
          </w:p>
        </w:tc>
        <w:tc>
          <w:tcPr>
            <w:tcW w:w="1984" w:type="dxa"/>
            <w:shd w:val="clear" w:color="auto" w:fill="FFFFFF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729C8A95" w14:textId="77777777" w:rsidR="001A4E80" w:rsidRPr="00C42665" w:rsidRDefault="001A4E80" w:rsidP="00023087">
            <w:pPr>
              <w:spacing w:after="0" w:line="240" w:lineRule="auto"/>
              <w:jc w:val="center"/>
              <w:rPr>
                <w:rFonts w:ascii="Kings Caslon Text" w:eastAsia="Times New Roman" w:hAnsi="Kings Caslon Text"/>
                <w:color w:val="000000"/>
                <w:lang w:eastAsia="en-GB"/>
              </w:rPr>
            </w:pPr>
          </w:p>
        </w:tc>
        <w:tc>
          <w:tcPr>
            <w:tcW w:w="1985" w:type="dxa"/>
            <w:shd w:val="clear" w:color="auto" w:fill="FFFFFF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7A7D7B93" w14:textId="77777777" w:rsidR="001A4E80" w:rsidRPr="00C42665" w:rsidRDefault="001A4E80" w:rsidP="00023087">
            <w:pPr>
              <w:spacing w:after="0" w:line="240" w:lineRule="auto"/>
              <w:jc w:val="center"/>
              <w:rPr>
                <w:rFonts w:ascii="Kings Caslon Text" w:eastAsia="Times New Roman" w:hAnsi="Kings Caslon Text"/>
                <w:color w:val="000000"/>
                <w:lang w:eastAsia="en-GB"/>
              </w:rPr>
            </w:pPr>
          </w:p>
        </w:tc>
      </w:tr>
      <w:tr w:rsidR="001A4E80" w:rsidRPr="00C42665" w14:paraId="3F1260B8" w14:textId="77777777" w:rsidTr="003F71CB">
        <w:tc>
          <w:tcPr>
            <w:tcW w:w="4395" w:type="dxa"/>
            <w:shd w:val="clear" w:color="auto" w:fill="FFFFFF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3C620AE8" w14:textId="77777777" w:rsidR="001A4E80" w:rsidRPr="00C42665" w:rsidRDefault="001A4E80" w:rsidP="00023087">
            <w:pPr>
              <w:spacing w:after="0" w:line="240" w:lineRule="auto"/>
              <w:ind w:left="174"/>
              <w:rPr>
                <w:rFonts w:ascii="Kings Caslon Text" w:eastAsia="Times New Roman" w:hAnsi="Kings Caslon Text"/>
                <w:color w:val="000000"/>
                <w:lang w:eastAsia="en-GB"/>
              </w:rPr>
            </w:pPr>
            <w:r w:rsidRPr="00C42665">
              <w:rPr>
                <w:rFonts w:ascii="Kings Caslon Text" w:eastAsia="Times New Roman" w:hAnsi="Kings Caslon Text"/>
                <w:color w:val="000000"/>
                <w:lang w:eastAsia="en-GB"/>
              </w:rPr>
              <w:t>White or White British</w:t>
            </w:r>
          </w:p>
        </w:tc>
        <w:tc>
          <w:tcPr>
            <w:tcW w:w="1984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18492B38" w14:textId="77777777" w:rsidR="001A4E80" w:rsidRPr="00C42665" w:rsidRDefault="001A4E80" w:rsidP="00023087">
            <w:pPr>
              <w:spacing w:after="0" w:line="240" w:lineRule="auto"/>
              <w:jc w:val="center"/>
              <w:rPr>
                <w:rFonts w:ascii="Kings Caslon Text" w:eastAsia="Times New Roman" w:hAnsi="Kings Caslon Text"/>
                <w:color w:val="000000"/>
                <w:lang w:eastAsia="en-GB"/>
              </w:rPr>
            </w:pPr>
            <w:r w:rsidRPr="00C42665">
              <w:rPr>
                <w:rFonts w:ascii="Kings Caslon Text" w:eastAsia="Times New Roman" w:hAnsi="Kings Caslon Text"/>
                <w:color w:val="000000"/>
                <w:lang w:eastAsia="en-GB"/>
              </w:rPr>
              <w:t>122 (73.5)</w:t>
            </w:r>
          </w:p>
        </w:tc>
        <w:tc>
          <w:tcPr>
            <w:tcW w:w="1985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4A0BBB04" w14:textId="77777777" w:rsidR="001A4E80" w:rsidRPr="00C42665" w:rsidRDefault="001A4E80" w:rsidP="00023087">
            <w:pPr>
              <w:spacing w:after="0" w:line="240" w:lineRule="auto"/>
              <w:jc w:val="center"/>
              <w:rPr>
                <w:rFonts w:ascii="Kings Caslon Text" w:eastAsia="Times New Roman" w:hAnsi="Kings Caslon Text"/>
                <w:color w:val="000000"/>
                <w:lang w:eastAsia="en-GB"/>
              </w:rPr>
            </w:pPr>
            <w:r w:rsidRPr="00C42665">
              <w:rPr>
                <w:rFonts w:ascii="Kings Caslon Text" w:eastAsia="Times New Roman" w:hAnsi="Kings Caslon Text"/>
                <w:color w:val="000000"/>
                <w:lang w:eastAsia="en-GB"/>
              </w:rPr>
              <w:t>116 (69.0)</w:t>
            </w:r>
          </w:p>
        </w:tc>
      </w:tr>
      <w:tr w:rsidR="001A4E80" w:rsidRPr="00C42665" w14:paraId="6F91102D" w14:textId="77777777" w:rsidTr="003F71CB">
        <w:tc>
          <w:tcPr>
            <w:tcW w:w="4395" w:type="dxa"/>
            <w:shd w:val="clear" w:color="auto" w:fill="FFFFFF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3F154BA2" w14:textId="77777777" w:rsidR="001A4E80" w:rsidRPr="00C42665" w:rsidRDefault="001A4E80" w:rsidP="00023087">
            <w:pPr>
              <w:spacing w:after="0" w:line="240" w:lineRule="auto"/>
              <w:ind w:left="174"/>
              <w:rPr>
                <w:rFonts w:ascii="Kings Caslon Text" w:eastAsia="Times New Roman" w:hAnsi="Kings Caslon Text"/>
                <w:color w:val="000000"/>
                <w:lang w:eastAsia="en-GB"/>
              </w:rPr>
            </w:pPr>
            <w:r w:rsidRPr="00C42665">
              <w:rPr>
                <w:rFonts w:ascii="Kings Caslon Text" w:eastAsia="Times New Roman" w:hAnsi="Kings Caslon Text"/>
                <w:color w:val="000000"/>
                <w:lang w:eastAsia="en-GB"/>
              </w:rPr>
              <w:t>Mixed</w:t>
            </w:r>
          </w:p>
        </w:tc>
        <w:tc>
          <w:tcPr>
            <w:tcW w:w="1984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2F03690F" w14:textId="77777777" w:rsidR="001A4E80" w:rsidRPr="00C42665" w:rsidRDefault="001A4E80" w:rsidP="00023087">
            <w:pPr>
              <w:spacing w:after="0" w:line="240" w:lineRule="auto"/>
              <w:jc w:val="center"/>
              <w:rPr>
                <w:rFonts w:ascii="Kings Caslon Text" w:eastAsia="Times New Roman" w:hAnsi="Kings Caslon Text"/>
                <w:color w:val="000000"/>
                <w:lang w:eastAsia="en-GB"/>
              </w:rPr>
            </w:pPr>
            <w:r w:rsidRPr="00C42665">
              <w:rPr>
                <w:rFonts w:ascii="Kings Caslon Text" w:eastAsia="Times New Roman" w:hAnsi="Kings Caslon Text"/>
                <w:color w:val="000000"/>
                <w:lang w:eastAsia="en-GB"/>
              </w:rPr>
              <w:t>18 (10.8)</w:t>
            </w:r>
          </w:p>
        </w:tc>
        <w:tc>
          <w:tcPr>
            <w:tcW w:w="1985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30E22ACF" w14:textId="77777777" w:rsidR="001A4E80" w:rsidRPr="00C42665" w:rsidRDefault="001A4E80" w:rsidP="00023087">
            <w:pPr>
              <w:spacing w:after="0" w:line="240" w:lineRule="auto"/>
              <w:jc w:val="center"/>
              <w:rPr>
                <w:rFonts w:ascii="Kings Caslon Text" w:eastAsia="Times New Roman" w:hAnsi="Kings Caslon Text"/>
                <w:color w:val="000000"/>
                <w:lang w:eastAsia="en-GB"/>
              </w:rPr>
            </w:pPr>
            <w:r w:rsidRPr="00C42665">
              <w:rPr>
                <w:rFonts w:ascii="Kings Caslon Text" w:eastAsia="Times New Roman" w:hAnsi="Kings Caslon Text"/>
                <w:color w:val="000000"/>
                <w:lang w:eastAsia="en-GB"/>
              </w:rPr>
              <w:t>18 (10.7)</w:t>
            </w:r>
          </w:p>
        </w:tc>
      </w:tr>
      <w:tr w:rsidR="001A4E80" w:rsidRPr="00C42665" w14:paraId="4B446DBB" w14:textId="77777777" w:rsidTr="003F71CB">
        <w:tc>
          <w:tcPr>
            <w:tcW w:w="4395" w:type="dxa"/>
            <w:shd w:val="clear" w:color="auto" w:fill="FFFFFF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2B268B68" w14:textId="77777777" w:rsidR="001A4E80" w:rsidRPr="00C42665" w:rsidRDefault="001A4E80" w:rsidP="00023087">
            <w:pPr>
              <w:spacing w:after="0" w:line="240" w:lineRule="auto"/>
              <w:ind w:left="174"/>
              <w:rPr>
                <w:rFonts w:ascii="Kings Caslon Text" w:eastAsia="Times New Roman" w:hAnsi="Kings Caslon Text"/>
                <w:color w:val="000000"/>
                <w:lang w:eastAsia="en-GB"/>
              </w:rPr>
            </w:pPr>
            <w:r w:rsidRPr="00C42665">
              <w:rPr>
                <w:rFonts w:ascii="Kings Caslon Text" w:eastAsia="Times New Roman" w:hAnsi="Kings Caslon Text"/>
                <w:color w:val="000000"/>
                <w:lang w:eastAsia="en-GB"/>
              </w:rPr>
              <w:t>Asian or Asian British</w:t>
            </w:r>
          </w:p>
        </w:tc>
        <w:tc>
          <w:tcPr>
            <w:tcW w:w="1984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00BECE68" w14:textId="77777777" w:rsidR="001A4E80" w:rsidRPr="00C42665" w:rsidRDefault="001A4E80" w:rsidP="00023087">
            <w:pPr>
              <w:spacing w:after="0" w:line="240" w:lineRule="auto"/>
              <w:jc w:val="center"/>
              <w:rPr>
                <w:rFonts w:ascii="Kings Caslon Text" w:eastAsia="Times New Roman" w:hAnsi="Kings Caslon Text"/>
                <w:color w:val="000000"/>
                <w:lang w:eastAsia="en-GB"/>
              </w:rPr>
            </w:pPr>
            <w:r w:rsidRPr="00C42665">
              <w:rPr>
                <w:rFonts w:ascii="Kings Caslon Text" w:eastAsia="Times New Roman" w:hAnsi="Kings Caslon Text"/>
                <w:color w:val="000000"/>
                <w:lang w:eastAsia="en-GB"/>
              </w:rPr>
              <w:t>11 (6.6)</w:t>
            </w:r>
          </w:p>
        </w:tc>
        <w:tc>
          <w:tcPr>
            <w:tcW w:w="1985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3301130B" w14:textId="77777777" w:rsidR="001A4E80" w:rsidRPr="00C42665" w:rsidRDefault="001A4E80" w:rsidP="00023087">
            <w:pPr>
              <w:spacing w:after="0" w:line="240" w:lineRule="auto"/>
              <w:jc w:val="center"/>
              <w:rPr>
                <w:rFonts w:ascii="Kings Caslon Text" w:eastAsia="Times New Roman" w:hAnsi="Kings Caslon Text"/>
                <w:color w:val="000000"/>
                <w:lang w:eastAsia="en-GB"/>
              </w:rPr>
            </w:pPr>
            <w:r w:rsidRPr="00C42665">
              <w:rPr>
                <w:rFonts w:ascii="Kings Caslon Text" w:eastAsia="Times New Roman" w:hAnsi="Kings Caslon Text"/>
                <w:color w:val="000000"/>
                <w:lang w:eastAsia="en-GB"/>
              </w:rPr>
              <w:t>12 (7.1)</w:t>
            </w:r>
          </w:p>
        </w:tc>
      </w:tr>
      <w:tr w:rsidR="001A4E80" w:rsidRPr="00C42665" w14:paraId="5338A59C" w14:textId="77777777" w:rsidTr="003F71CB">
        <w:tc>
          <w:tcPr>
            <w:tcW w:w="4395" w:type="dxa"/>
            <w:shd w:val="clear" w:color="auto" w:fill="FFFFFF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1B327105" w14:textId="77777777" w:rsidR="001A4E80" w:rsidRPr="00C42665" w:rsidRDefault="001A4E80" w:rsidP="00023087">
            <w:pPr>
              <w:spacing w:after="0" w:line="240" w:lineRule="auto"/>
              <w:ind w:left="174"/>
              <w:rPr>
                <w:rFonts w:ascii="Kings Caslon Text" w:eastAsia="Times New Roman" w:hAnsi="Kings Caslon Text"/>
                <w:color w:val="000000"/>
                <w:lang w:eastAsia="en-GB"/>
              </w:rPr>
            </w:pPr>
            <w:r w:rsidRPr="00C42665">
              <w:rPr>
                <w:rFonts w:ascii="Kings Caslon Text" w:eastAsia="Times New Roman" w:hAnsi="Kings Caslon Text"/>
                <w:color w:val="000000"/>
                <w:lang w:eastAsia="en-GB"/>
              </w:rPr>
              <w:t>Black or Black British</w:t>
            </w:r>
          </w:p>
        </w:tc>
        <w:tc>
          <w:tcPr>
            <w:tcW w:w="1984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792692F2" w14:textId="77777777" w:rsidR="001A4E80" w:rsidRPr="00C42665" w:rsidRDefault="001A4E80" w:rsidP="00023087">
            <w:pPr>
              <w:spacing w:after="0" w:line="240" w:lineRule="auto"/>
              <w:jc w:val="center"/>
              <w:rPr>
                <w:rFonts w:ascii="Kings Caslon Text" w:eastAsia="Times New Roman" w:hAnsi="Kings Caslon Text"/>
                <w:color w:val="000000"/>
                <w:lang w:eastAsia="en-GB"/>
              </w:rPr>
            </w:pPr>
            <w:r w:rsidRPr="00C42665">
              <w:rPr>
                <w:rFonts w:ascii="Kings Caslon Text" w:eastAsia="Times New Roman" w:hAnsi="Kings Caslon Text"/>
                <w:color w:val="000000"/>
                <w:lang w:eastAsia="en-GB"/>
              </w:rPr>
              <w:t>7 (4.2)</w:t>
            </w:r>
          </w:p>
        </w:tc>
        <w:tc>
          <w:tcPr>
            <w:tcW w:w="1985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57E04EB7" w14:textId="77777777" w:rsidR="001A4E80" w:rsidRPr="00C42665" w:rsidRDefault="001A4E80" w:rsidP="00023087">
            <w:pPr>
              <w:spacing w:after="0" w:line="240" w:lineRule="auto"/>
              <w:jc w:val="center"/>
              <w:rPr>
                <w:rFonts w:ascii="Kings Caslon Text" w:eastAsia="Times New Roman" w:hAnsi="Kings Caslon Text"/>
                <w:color w:val="000000"/>
                <w:lang w:eastAsia="en-GB"/>
              </w:rPr>
            </w:pPr>
            <w:r w:rsidRPr="00C42665">
              <w:rPr>
                <w:rFonts w:ascii="Kings Caslon Text" w:eastAsia="Times New Roman" w:hAnsi="Kings Caslon Text"/>
                <w:color w:val="000000"/>
                <w:lang w:eastAsia="en-GB"/>
              </w:rPr>
              <w:t>16 (9.5)</w:t>
            </w:r>
          </w:p>
        </w:tc>
      </w:tr>
      <w:tr w:rsidR="001A4E80" w:rsidRPr="00C42665" w14:paraId="71993D65" w14:textId="77777777" w:rsidTr="003F71CB">
        <w:tc>
          <w:tcPr>
            <w:tcW w:w="4395" w:type="dxa"/>
            <w:shd w:val="clear" w:color="auto" w:fill="FFFFFF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3F36376D" w14:textId="77777777" w:rsidR="001A4E80" w:rsidRPr="00C42665" w:rsidRDefault="001A4E80" w:rsidP="00023087">
            <w:pPr>
              <w:spacing w:after="0" w:line="240" w:lineRule="auto"/>
              <w:ind w:left="174"/>
              <w:rPr>
                <w:rFonts w:ascii="Kings Caslon Text" w:eastAsia="Times New Roman" w:hAnsi="Kings Caslon Text"/>
                <w:color w:val="000000"/>
                <w:lang w:eastAsia="en-GB"/>
              </w:rPr>
            </w:pPr>
            <w:r w:rsidRPr="00C42665">
              <w:rPr>
                <w:rFonts w:ascii="Kings Caslon Text" w:eastAsia="Times New Roman" w:hAnsi="Kings Caslon Text"/>
                <w:color w:val="000000"/>
                <w:lang w:eastAsia="en-GB"/>
              </w:rPr>
              <w:t>Other ethnic groups</w:t>
            </w:r>
          </w:p>
        </w:tc>
        <w:tc>
          <w:tcPr>
            <w:tcW w:w="1984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1DF91DB4" w14:textId="77777777" w:rsidR="001A4E80" w:rsidRPr="00C42665" w:rsidRDefault="001A4E80" w:rsidP="00023087">
            <w:pPr>
              <w:spacing w:after="0" w:line="240" w:lineRule="auto"/>
              <w:jc w:val="center"/>
              <w:rPr>
                <w:rFonts w:ascii="Kings Caslon Text" w:eastAsia="Times New Roman" w:hAnsi="Kings Caslon Text"/>
                <w:color w:val="000000"/>
                <w:lang w:eastAsia="en-GB"/>
              </w:rPr>
            </w:pPr>
            <w:r w:rsidRPr="00C42665">
              <w:rPr>
                <w:rFonts w:ascii="Kings Caslon Text" w:eastAsia="Times New Roman" w:hAnsi="Kings Caslon Text"/>
                <w:color w:val="000000"/>
                <w:lang w:eastAsia="en-GB"/>
              </w:rPr>
              <w:t>4 (2.4)</w:t>
            </w:r>
          </w:p>
        </w:tc>
        <w:tc>
          <w:tcPr>
            <w:tcW w:w="1985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78F53257" w14:textId="77777777" w:rsidR="001A4E80" w:rsidRPr="00C42665" w:rsidRDefault="001A4E80" w:rsidP="00023087">
            <w:pPr>
              <w:spacing w:after="0" w:line="240" w:lineRule="auto"/>
              <w:jc w:val="center"/>
              <w:rPr>
                <w:rFonts w:ascii="Kings Caslon Text" w:eastAsia="Times New Roman" w:hAnsi="Kings Caslon Text"/>
                <w:color w:val="000000"/>
                <w:lang w:eastAsia="en-GB"/>
              </w:rPr>
            </w:pPr>
            <w:r w:rsidRPr="00C42665">
              <w:rPr>
                <w:rFonts w:ascii="Kings Caslon Text" w:eastAsia="Times New Roman" w:hAnsi="Kings Caslon Text"/>
                <w:color w:val="000000"/>
                <w:lang w:eastAsia="en-GB"/>
              </w:rPr>
              <w:t>5 (3.0)</w:t>
            </w:r>
          </w:p>
        </w:tc>
      </w:tr>
      <w:tr w:rsidR="001A4E80" w:rsidRPr="00C42665" w14:paraId="0D9E4D2C" w14:textId="77777777" w:rsidTr="003F71CB">
        <w:tc>
          <w:tcPr>
            <w:tcW w:w="4395" w:type="dxa"/>
            <w:shd w:val="clear" w:color="auto" w:fill="FFFFFF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1ED54D65" w14:textId="77777777" w:rsidR="001A4E80" w:rsidRPr="00C42665" w:rsidRDefault="001A4E80" w:rsidP="00023087">
            <w:pPr>
              <w:spacing w:after="0" w:line="240" w:lineRule="auto"/>
              <w:ind w:left="174"/>
              <w:rPr>
                <w:rFonts w:ascii="Kings Caslon Text" w:eastAsia="Times New Roman" w:hAnsi="Kings Caslon Text"/>
                <w:color w:val="000000"/>
                <w:lang w:eastAsia="en-GB"/>
              </w:rPr>
            </w:pPr>
            <w:r w:rsidRPr="00C42665">
              <w:rPr>
                <w:rFonts w:ascii="Kings Caslon Text" w:eastAsia="Times New Roman" w:hAnsi="Kings Caslon Text"/>
                <w:color w:val="000000"/>
                <w:lang w:eastAsia="en-GB"/>
              </w:rPr>
              <w:t>Did not disclose</w:t>
            </w:r>
          </w:p>
        </w:tc>
        <w:tc>
          <w:tcPr>
            <w:tcW w:w="1984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7806DF59" w14:textId="77777777" w:rsidR="001A4E80" w:rsidRPr="00C42665" w:rsidRDefault="001A4E80" w:rsidP="00023087">
            <w:pPr>
              <w:spacing w:after="0" w:line="240" w:lineRule="auto"/>
              <w:jc w:val="center"/>
              <w:rPr>
                <w:rFonts w:ascii="Kings Caslon Text" w:eastAsia="Times New Roman" w:hAnsi="Kings Caslon Text"/>
                <w:color w:val="000000"/>
                <w:lang w:eastAsia="en-GB"/>
              </w:rPr>
            </w:pPr>
            <w:r w:rsidRPr="00C42665">
              <w:rPr>
                <w:rFonts w:ascii="Kings Caslon Text" w:eastAsia="Times New Roman" w:hAnsi="Kings Caslon Text"/>
                <w:color w:val="000000"/>
                <w:lang w:eastAsia="en-GB"/>
              </w:rPr>
              <w:t>4 (2.4)</w:t>
            </w:r>
          </w:p>
        </w:tc>
        <w:tc>
          <w:tcPr>
            <w:tcW w:w="1985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3AB35A5C" w14:textId="77777777" w:rsidR="001A4E80" w:rsidRPr="00C42665" w:rsidRDefault="001A4E80" w:rsidP="00023087">
            <w:pPr>
              <w:spacing w:after="0" w:line="240" w:lineRule="auto"/>
              <w:jc w:val="center"/>
              <w:rPr>
                <w:rFonts w:ascii="Kings Caslon Text" w:eastAsia="Times New Roman" w:hAnsi="Kings Caslon Text"/>
                <w:color w:val="000000"/>
                <w:lang w:eastAsia="en-GB"/>
              </w:rPr>
            </w:pPr>
            <w:r w:rsidRPr="00C42665">
              <w:rPr>
                <w:rFonts w:ascii="Kings Caslon Text" w:eastAsia="Times New Roman" w:hAnsi="Kings Caslon Text"/>
                <w:color w:val="000000"/>
                <w:lang w:eastAsia="en-GB"/>
              </w:rPr>
              <w:t>1 (0.6)</w:t>
            </w:r>
          </w:p>
        </w:tc>
      </w:tr>
      <w:tr w:rsidR="001A4E80" w:rsidRPr="00C42665" w14:paraId="38EB038C" w14:textId="77777777" w:rsidTr="003F71CB">
        <w:tc>
          <w:tcPr>
            <w:tcW w:w="4395" w:type="dxa"/>
            <w:shd w:val="clear" w:color="auto" w:fill="FFFFFF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0D034AFB" w14:textId="77777777" w:rsidR="001A4E80" w:rsidRPr="00C42665" w:rsidRDefault="001A4E80" w:rsidP="00023087">
            <w:pPr>
              <w:spacing w:after="0" w:line="240" w:lineRule="auto"/>
              <w:rPr>
                <w:rFonts w:ascii="Kings Caslon Text" w:eastAsia="Times New Roman" w:hAnsi="Kings Caslon Text"/>
                <w:color w:val="000000"/>
                <w:lang w:eastAsia="en-GB"/>
              </w:rPr>
            </w:pPr>
            <w:r w:rsidRPr="00C42665">
              <w:rPr>
                <w:rFonts w:ascii="Kings Caslon Text" w:eastAsia="Times New Roman" w:hAnsi="Kings Caslon Text"/>
                <w:color w:val="000000"/>
                <w:lang w:eastAsia="en-GB"/>
              </w:rPr>
              <w:t>Socio economic status; n (%)</w:t>
            </w:r>
          </w:p>
        </w:tc>
        <w:tc>
          <w:tcPr>
            <w:tcW w:w="1984" w:type="dxa"/>
            <w:shd w:val="clear" w:color="auto" w:fill="FFFFFF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52604949" w14:textId="77777777" w:rsidR="001A4E80" w:rsidRPr="00C42665" w:rsidRDefault="001A4E80" w:rsidP="00023087">
            <w:pPr>
              <w:spacing w:after="0" w:line="240" w:lineRule="auto"/>
              <w:jc w:val="center"/>
              <w:rPr>
                <w:rFonts w:ascii="Kings Caslon Text" w:eastAsia="Times New Roman" w:hAnsi="Kings Caslon Text"/>
                <w:color w:val="000000"/>
                <w:lang w:eastAsia="en-GB"/>
              </w:rPr>
            </w:pPr>
          </w:p>
        </w:tc>
        <w:tc>
          <w:tcPr>
            <w:tcW w:w="1985" w:type="dxa"/>
            <w:shd w:val="clear" w:color="auto" w:fill="FFFFFF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52E86802" w14:textId="77777777" w:rsidR="001A4E80" w:rsidRPr="00C42665" w:rsidRDefault="001A4E80" w:rsidP="00023087">
            <w:pPr>
              <w:spacing w:after="0" w:line="240" w:lineRule="auto"/>
              <w:jc w:val="center"/>
              <w:rPr>
                <w:rFonts w:ascii="Kings Caslon Text" w:eastAsia="Times New Roman" w:hAnsi="Kings Caslon Text"/>
                <w:color w:val="000000"/>
                <w:lang w:eastAsia="en-GB"/>
              </w:rPr>
            </w:pPr>
          </w:p>
        </w:tc>
      </w:tr>
      <w:tr w:rsidR="001A4E80" w:rsidRPr="00C42665" w14:paraId="10A8F966" w14:textId="77777777" w:rsidTr="003F71CB">
        <w:tc>
          <w:tcPr>
            <w:tcW w:w="4395" w:type="dxa"/>
            <w:shd w:val="clear" w:color="auto" w:fill="FFFFFF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2AF3DE23" w14:textId="77777777" w:rsidR="001A4E80" w:rsidRPr="00C42665" w:rsidRDefault="001A4E80" w:rsidP="00023087">
            <w:pPr>
              <w:spacing w:after="0" w:line="240" w:lineRule="auto"/>
              <w:ind w:left="174"/>
              <w:rPr>
                <w:rFonts w:ascii="Kings Caslon Text" w:eastAsia="Times New Roman" w:hAnsi="Kings Caslon Text"/>
                <w:color w:val="000000"/>
                <w:lang w:eastAsia="en-GB"/>
              </w:rPr>
            </w:pPr>
            <w:r w:rsidRPr="00C42665">
              <w:rPr>
                <w:rFonts w:ascii="Kings Caslon Text" w:eastAsia="Times New Roman" w:hAnsi="Kings Caslon Text"/>
                <w:color w:val="000000"/>
                <w:lang w:eastAsia="en-GB"/>
              </w:rPr>
              <w:t>Most deprived 20%</w:t>
            </w:r>
          </w:p>
        </w:tc>
        <w:tc>
          <w:tcPr>
            <w:tcW w:w="1984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689DBB1B" w14:textId="77777777" w:rsidR="001A4E80" w:rsidRPr="00C42665" w:rsidRDefault="001A4E80" w:rsidP="00023087">
            <w:pPr>
              <w:spacing w:after="0" w:line="240" w:lineRule="auto"/>
              <w:jc w:val="center"/>
              <w:rPr>
                <w:rFonts w:ascii="Kings Caslon Text" w:eastAsia="Times New Roman" w:hAnsi="Kings Caslon Text"/>
                <w:color w:val="000000"/>
                <w:lang w:eastAsia="en-GB"/>
              </w:rPr>
            </w:pPr>
            <w:r w:rsidRPr="00C42665">
              <w:rPr>
                <w:rFonts w:ascii="Kings Caslon Text" w:eastAsia="Times New Roman" w:hAnsi="Kings Caslon Text"/>
                <w:color w:val="000000"/>
                <w:lang w:eastAsia="en-GB"/>
              </w:rPr>
              <w:t>17 (11.0)</w:t>
            </w:r>
          </w:p>
        </w:tc>
        <w:tc>
          <w:tcPr>
            <w:tcW w:w="1985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061FE536" w14:textId="77777777" w:rsidR="001A4E80" w:rsidRPr="00C42665" w:rsidRDefault="001A4E80" w:rsidP="00023087">
            <w:pPr>
              <w:spacing w:after="0" w:line="240" w:lineRule="auto"/>
              <w:jc w:val="center"/>
              <w:rPr>
                <w:rFonts w:ascii="Kings Caslon Text" w:eastAsia="Times New Roman" w:hAnsi="Kings Caslon Text"/>
                <w:color w:val="000000"/>
                <w:lang w:eastAsia="en-GB"/>
              </w:rPr>
            </w:pPr>
            <w:r w:rsidRPr="00C42665">
              <w:rPr>
                <w:rFonts w:ascii="Kings Caslon Text" w:eastAsia="Times New Roman" w:hAnsi="Kings Caslon Text"/>
                <w:color w:val="000000"/>
                <w:lang w:eastAsia="en-GB"/>
              </w:rPr>
              <w:t>23 (14.4)</w:t>
            </w:r>
          </w:p>
        </w:tc>
      </w:tr>
      <w:tr w:rsidR="001A4E80" w:rsidRPr="00C42665" w14:paraId="18197D03" w14:textId="77777777" w:rsidTr="003F71CB">
        <w:tc>
          <w:tcPr>
            <w:tcW w:w="4395" w:type="dxa"/>
            <w:shd w:val="clear" w:color="auto" w:fill="FFFFFF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3D747B0C" w14:textId="77777777" w:rsidR="001A4E80" w:rsidRPr="00C42665" w:rsidRDefault="001A4E80" w:rsidP="00023087">
            <w:pPr>
              <w:spacing w:after="0" w:line="240" w:lineRule="auto"/>
              <w:ind w:left="174"/>
              <w:rPr>
                <w:rFonts w:ascii="Kings Caslon Text" w:eastAsia="Times New Roman" w:hAnsi="Kings Caslon Text"/>
                <w:color w:val="000000"/>
                <w:lang w:eastAsia="en-GB"/>
              </w:rPr>
            </w:pPr>
            <w:r w:rsidRPr="00C42665">
              <w:rPr>
                <w:rFonts w:ascii="Kings Caslon Text" w:eastAsia="Times New Roman" w:hAnsi="Kings Caslon Text"/>
                <w:color w:val="000000"/>
                <w:lang w:eastAsia="en-GB"/>
              </w:rPr>
              <w:t>20 - 40%</w:t>
            </w:r>
          </w:p>
        </w:tc>
        <w:tc>
          <w:tcPr>
            <w:tcW w:w="1984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38A14FA8" w14:textId="77777777" w:rsidR="001A4E80" w:rsidRPr="00C42665" w:rsidRDefault="001A4E80" w:rsidP="00023087">
            <w:pPr>
              <w:spacing w:after="0" w:line="240" w:lineRule="auto"/>
              <w:jc w:val="center"/>
              <w:rPr>
                <w:rFonts w:ascii="Kings Caslon Text" w:eastAsia="Times New Roman" w:hAnsi="Kings Caslon Text"/>
                <w:color w:val="000000"/>
                <w:lang w:eastAsia="en-GB"/>
              </w:rPr>
            </w:pPr>
            <w:r w:rsidRPr="00C42665">
              <w:rPr>
                <w:rFonts w:ascii="Kings Caslon Text" w:eastAsia="Times New Roman" w:hAnsi="Kings Caslon Text"/>
                <w:color w:val="000000"/>
                <w:lang w:eastAsia="en-GB"/>
              </w:rPr>
              <w:t>42 (27.1)</w:t>
            </w:r>
          </w:p>
        </w:tc>
        <w:tc>
          <w:tcPr>
            <w:tcW w:w="1985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1F79A0C6" w14:textId="77777777" w:rsidR="001A4E80" w:rsidRPr="00C42665" w:rsidRDefault="001A4E80" w:rsidP="00023087">
            <w:pPr>
              <w:spacing w:after="0" w:line="240" w:lineRule="auto"/>
              <w:jc w:val="center"/>
              <w:rPr>
                <w:rFonts w:ascii="Kings Caslon Text" w:eastAsia="Times New Roman" w:hAnsi="Kings Caslon Text"/>
                <w:color w:val="000000"/>
                <w:lang w:eastAsia="en-GB"/>
              </w:rPr>
            </w:pPr>
            <w:r w:rsidRPr="00C42665">
              <w:rPr>
                <w:rFonts w:ascii="Kings Caslon Text" w:eastAsia="Times New Roman" w:hAnsi="Kings Caslon Text"/>
                <w:color w:val="000000"/>
                <w:lang w:eastAsia="en-GB"/>
              </w:rPr>
              <w:t>40 (25.0)</w:t>
            </w:r>
          </w:p>
        </w:tc>
      </w:tr>
      <w:tr w:rsidR="001A4E80" w:rsidRPr="00C42665" w14:paraId="1C4D3ECC" w14:textId="77777777" w:rsidTr="003F71CB">
        <w:tc>
          <w:tcPr>
            <w:tcW w:w="4395" w:type="dxa"/>
            <w:shd w:val="clear" w:color="auto" w:fill="FFFFFF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24DD8E98" w14:textId="77777777" w:rsidR="001A4E80" w:rsidRPr="00C42665" w:rsidRDefault="001A4E80" w:rsidP="00023087">
            <w:pPr>
              <w:spacing w:after="0" w:line="240" w:lineRule="auto"/>
              <w:ind w:left="174"/>
              <w:rPr>
                <w:rFonts w:ascii="Kings Caslon Text" w:eastAsia="Times New Roman" w:hAnsi="Kings Caslon Text"/>
                <w:color w:val="000000"/>
                <w:lang w:eastAsia="en-GB"/>
              </w:rPr>
            </w:pPr>
            <w:r w:rsidRPr="00C42665">
              <w:rPr>
                <w:rFonts w:ascii="Kings Caslon Text" w:eastAsia="Times New Roman" w:hAnsi="Kings Caslon Text"/>
                <w:color w:val="000000"/>
                <w:lang w:eastAsia="en-GB"/>
              </w:rPr>
              <w:t>40 - 60%</w:t>
            </w:r>
          </w:p>
        </w:tc>
        <w:tc>
          <w:tcPr>
            <w:tcW w:w="1984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62B42107" w14:textId="77777777" w:rsidR="001A4E80" w:rsidRPr="00C42665" w:rsidRDefault="001A4E80" w:rsidP="00023087">
            <w:pPr>
              <w:spacing w:after="0" w:line="240" w:lineRule="auto"/>
              <w:jc w:val="center"/>
              <w:rPr>
                <w:rFonts w:ascii="Kings Caslon Text" w:eastAsia="Times New Roman" w:hAnsi="Kings Caslon Text"/>
                <w:color w:val="000000"/>
                <w:lang w:eastAsia="en-GB"/>
              </w:rPr>
            </w:pPr>
            <w:r w:rsidRPr="00C42665">
              <w:rPr>
                <w:rFonts w:ascii="Kings Caslon Text" w:eastAsia="Times New Roman" w:hAnsi="Kings Caslon Text"/>
                <w:color w:val="000000"/>
                <w:lang w:eastAsia="en-GB"/>
              </w:rPr>
              <w:t>38 (24.5)</w:t>
            </w:r>
          </w:p>
        </w:tc>
        <w:tc>
          <w:tcPr>
            <w:tcW w:w="1985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3363F225" w14:textId="77777777" w:rsidR="001A4E80" w:rsidRPr="00C42665" w:rsidRDefault="001A4E80" w:rsidP="00023087">
            <w:pPr>
              <w:spacing w:after="0" w:line="240" w:lineRule="auto"/>
              <w:jc w:val="center"/>
              <w:rPr>
                <w:rFonts w:ascii="Kings Caslon Text" w:eastAsia="Times New Roman" w:hAnsi="Kings Caslon Text"/>
                <w:color w:val="000000"/>
                <w:lang w:eastAsia="en-GB"/>
              </w:rPr>
            </w:pPr>
            <w:r w:rsidRPr="00C42665">
              <w:rPr>
                <w:rFonts w:ascii="Kings Caslon Text" w:eastAsia="Times New Roman" w:hAnsi="Kings Caslon Text"/>
                <w:color w:val="000000"/>
                <w:lang w:eastAsia="en-GB"/>
              </w:rPr>
              <w:t>40 (25.0)</w:t>
            </w:r>
          </w:p>
        </w:tc>
      </w:tr>
      <w:tr w:rsidR="001A4E80" w:rsidRPr="00C42665" w14:paraId="711EEB4C" w14:textId="77777777" w:rsidTr="003F71CB">
        <w:tc>
          <w:tcPr>
            <w:tcW w:w="4395" w:type="dxa"/>
            <w:shd w:val="clear" w:color="auto" w:fill="FFFFFF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5A6EEB47" w14:textId="77777777" w:rsidR="001A4E80" w:rsidRPr="00C42665" w:rsidRDefault="001A4E80" w:rsidP="00023087">
            <w:pPr>
              <w:spacing w:after="0" w:line="240" w:lineRule="auto"/>
              <w:ind w:left="174"/>
              <w:rPr>
                <w:rFonts w:ascii="Kings Caslon Text" w:eastAsia="Times New Roman" w:hAnsi="Kings Caslon Text"/>
                <w:color w:val="000000"/>
                <w:lang w:eastAsia="en-GB"/>
              </w:rPr>
            </w:pPr>
            <w:r w:rsidRPr="00C42665">
              <w:rPr>
                <w:rFonts w:ascii="Kings Caslon Text" w:eastAsia="Times New Roman" w:hAnsi="Kings Caslon Text"/>
                <w:color w:val="000000"/>
                <w:lang w:eastAsia="en-GB"/>
              </w:rPr>
              <w:t>60 - 80%</w:t>
            </w:r>
          </w:p>
        </w:tc>
        <w:tc>
          <w:tcPr>
            <w:tcW w:w="1984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6C44F475" w14:textId="77777777" w:rsidR="001A4E80" w:rsidRPr="00C42665" w:rsidRDefault="001A4E80" w:rsidP="00023087">
            <w:pPr>
              <w:spacing w:after="0" w:line="240" w:lineRule="auto"/>
              <w:jc w:val="center"/>
              <w:rPr>
                <w:rFonts w:ascii="Kings Caslon Text" w:eastAsia="Times New Roman" w:hAnsi="Kings Caslon Text"/>
                <w:color w:val="000000"/>
                <w:lang w:eastAsia="en-GB"/>
              </w:rPr>
            </w:pPr>
            <w:r w:rsidRPr="00C42665">
              <w:rPr>
                <w:rFonts w:ascii="Kings Caslon Text" w:eastAsia="Times New Roman" w:hAnsi="Kings Caslon Text"/>
                <w:color w:val="000000"/>
                <w:lang w:eastAsia="en-GB"/>
              </w:rPr>
              <w:t>20 (12.9)</w:t>
            </w:r>
          </w:p>
        </w:tc>
        <w:tc>
          <w:tcPr>
            <w:tcW w:w="1985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2C631B66" w14:textId="77777777" w:rsidR="001A4E80" w:rsidRPr="00C42665" w:rsidRDefault="001A4E80" w:rsidP="00023087">
            <w:pPr>
              <w:spacing w:after="0" w:line="240" w:lineRule="auto"/>
              <w:jc w:val="center"/>
              <w:rPr>
                <w:rFonts w:ascii="Kings Caslon Text" w:eastAsia="Times New Roman" w:hAnsi="Kings Caslon Text"/>
                <w:color w:val="000000"/>
                <w:lang w:eastAsia="en-GB"/>
              </w:rPr>
            </w:pPr>
            <w:r w:rsidRPr="00C42665">
              <w:rPr>
                <w:rFonts w:ascii="Kings Caslon Text" w:eastAsia="Times New Roman" w:hAnsi="Kings Caslon Text"/>
                <w:color w:val="000000"/>
                <w:lang w:eastAsia="en-GB"/>
              </w:rPr>
              <w:t>24 (15.0)</w:t>
            </w:r>
          </w:p>
        </w:tc>
      </w:tr>
      <w:tr w:rsidR="001A4E80" w:rsidRPr="00C42665" w14:paraId="2A4DB8F7" w14:textId="77777777" w:rsidTr="003F71CB">
        <w:tc>
          <w:tcPr>
            <w:tcW w:w="4395" w:type="dxa"/>
            <w:shd w:val="clear" w:color="auto" w:fill="FFFFFF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4A35BB3E" w14:textId="77777777" w:rsidR="001A4E80" w:rsidRPr="00C42665" w:rsidRDefault="001A4E80" w:rsidP="00023087">
            <w:pPr>
              <w:spacing w:after="0" w:line="240" w:lineRule="auto"/>
              <w:ind w:left="174"/>
              <w:rPr>
                <w:rFonts w:ascii="Kings Caslon Text" w:eastAsia="Times New Roman" w:hAnsi="Kings Caslon Text"/>
                <w:color w:val="000000"/>
                <w:lang w:eastAsia="en-GB"/>
              </w:rPr>
            </w:pPr>
            <w:r w:rsidRPr="00C42665">
              <w:rPr>
                <w:rFonts w:ascii="Kings Caslon Text" w:eastAsia="Times New Roman" w:hAnsi="Kings Caslon Text"/>
                <w:color w:val="000000"/>
                <w:lang w:eastAsia="en-GB"/>
              </w:rPr>
              <w:t>Least deprived 20%</w:t>
            </w:r>
          </w:p>
        </w:tc>
        <w:tc>
          <w:tcPr>
            <w:tcW w:w="1984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0A5D2473" w14:textId="77777777" w:rsidR="001A4E80" w:rsidRPr="00C42665" w:rsidRDefault="001A4E80" w:rsidP="00023087">
            <w:pPr>
              <w:spacing w:after="0" w:line="240" w:lineRule="auto"/>
              <w:jc w:val="center"/>
              <w:rPr>
                <w:rFonts w:ascii="Kings Caslon Text" w:eastAsia="Times New Roman" w:hAnsi="Kings Caslon Text"/>
                <w:color w:val="000000"/>
                <w:lang w:eastAsia="en-GB"/>
              </w:rPr>
            </w:pPr>
            <w:r w:rsidRPr="00C42665">
              <w:rPr>
                <w:rFonts w:ascii="Kings Caslon Text" w:eastAsia="Times New Roman" w:hAnsi="Kings Caslon Text"/>
                <w:color w:val="000000"/>
                <w:lang w:eastAsia="en-GB"/>
              </w:rPr>
              <w:t>38 (24.5)</w:t>
            </w:r>
          </w:p>
        </w:tc>
        <w:tc>
          <w:tcPr>
            <w:tcW w:w="1985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324C0AF9" w14:textId="77777777" w:rsidR="001A4E80" w:rsidRPr="00C42665" w:rsidRDefault="001A4E80" w:rsidP="00023087">
            <w:pPr>
              <w:spacing w:after="0" w:line="240" w:lineRule="auto"/>
              <w:jc w:val="center"/>
              <w:rPr>
                <w:rFonts w:ascii="Kings Caslon Text" w:eastAsia="Times New Roman" w:hAnsi="Kings Caslon Text"/>
                <w:color w:val="000000"/>
                <w:lang w:eastAsia="en-GB"/>
              </w:rPr>
            </w:pPr>
            <w:r w:rsidRPr="00C42665">
              <w:rPr>
                <w:rFonts w:ascii="Kings Caslon Text" w:eastAsia="Times New Roman" w:hAnsi="Kings Caslon Text"/>
                <w:color w:val="000000"/>
                <w:lang w:eastAsia="en-GB"/>
              </w:rPr>
              <w:t>33 (20.6)</w:t>
            </w:r>
          </w:p>
        </w:tc>
      </w:tr>
      <w:tr w:rsidR="001A4E80" w:rsidRPr="00C42665" w14:paraId="1871B68D" w14:textId="77777777" w:rsidTr="003F71CB">
        <w:tc>
          <w:tcPr>
            <w:tcW w:w="4395" w:type="dxa"/>
            <w:shd w:val="clear" w:color="auto" w:fill="FFFFFF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02BDB2A7" w14:textId="77777777" w:rsidR="001A4E80" w:rsidRPr="00C42665" w:rsidRDefault="001A4E80" w:rsidP="00023087">
            <w:pPr>
              <w:spacing w:after="0" w:line="240" w:lineRule="auto"/>
              <w:rPr>
                <w:rFonts w:ascii="Kings Caslon Text" w:eastAsia="Times New Roman" w:hAnsi="Kings Caslon Text"/>
                <w:color w:val="000000"/>
                <w:lang w:eastAsia="en-GB"/>
              </w:rPr>
            </w:pPr>
            <w:r w:rsidRPr="00C42665">
              <w:rPr>
                <w:rFonts w:ascii="Kings Caslon Text" w:eastAsia="Times New Roman" w:hAnsi="Kings Caslon Text"/>
                <w:color w:val="000000"/>
                <w:lang w:eastAsia="en-GB"/>
              </w:rPr>
              <w:t>Primary mental health disorder; n (%)</w:t>
            </w:r>
          </w:p>
        </w:tc>
        <w:tc>
          <w:tcPr>
            <w:tcW w:w="1984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427B58C1" w14:textId="77777777" w:rsidR="001A4E80" w:rsidRPr="00C42665" w:rsidRDefault="001A4E80" w:rsidP="00023087">
            <w:pPr>
              <w:spacing w:after="0" w:line="240" w:lineRule="auto"/>
              <w:jc w:val="center"/>
              <w:rPr>
                <w:rFonts w:ascii="Kings Caslon Text" w:eastAsia="Times New Roman" w:hAnsi="Kings Caslon Text"/>
                <w:color w:val="000000"/>
                <w:lang w:eastAsia="en-GB"/>
              </w:rPr>
            </w:pPr>
          </w:p>
        </w:tc>
        <w:tc>
          <w:tcPr>
            <w:tcW w:w="1985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1108C4C7" w14:textId="77777777" w:rsidR="001A4E80" w:rsidRPr="00C42665" w:rsidRDefault="001A4E80" w:rsidP="00023087">
            <w:pPr>
              <w:spacing w:after="0" w:line="240" w:lineRule="auto"/>
              <w:jc w:val="center"/>
              <w:rPr>
                <w:rFonts w:ascii="Kings Caslon Text" w:eastAsia="Times New Roman" w:hAnsi="Kings Caslon Text"/>
                <w:color w:val="000000"/>
                <w:lang w:eastAsia="en-GB"/>
              </w:rPr>
            </w:pPr>
          </w:p>
        </w:tc>
      </w:tr>
      <w:tr w:rsidR="001A4E80" w:rsidRPr="00C42665" w14:paraId="4D070EAA" w14:textId="77777777" w:rsidTr="003F71CB">
        <w:tc>
          <w:tcPr>
            <w:tcW w:w="4395" w:type="dxa"/>
            <w:shd w:val="clear" w:color="auto" w:fill="FFFFFF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5D74F1CC" w14:textId="77777777" w:rsidR="001A4E80" w:rsidRPr="00C42665" w:rsidRDefault="001A4E80" w:rsidP="00023087">
            <w:pPr>
              <w:spacing w:after="0" w:line="240" w:lineRule="auto"/>
              <w:ind w:left="174"/>
              <w:rPr>
                <w:rFonts w:ascii="Kings Caslon Text" w:eastAsia="Times New Roman" w:hAnsi="Kings Caslon Text"/>
                <w:color w:val="000000"/>
                <w:lang w:eastAsia="en-GB"/>
              </w:rPr>
            </w:pPr>
            <w:r w:rsidRPr="00C42665">
              <w:rPr>
                <w:rFonts w:ascii="Kings Caslon Text" w:eastAsia="Times New Roman" w:hAnsi="Kings Caslon Text"/>
                <w:color w:val="000000"/>
                <w:lang w:eastAsia="en-GB"/>
              </w:rPr>
              <w:t>Anxiety</w:t>
            </w:r>
          </w:p>
        </w:tc>
        <w:tc>
          <w:tcPr>
            <w:tcW w:w="1984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6A6D1040" w14:textId="77777777" w:rsidR="001A4E80" w:rsidRPr="00C42665" w:rsidRDefault="001A4E80" w:rsidP="00023087">
            <w:pPr>
              <w:spacing w:after="0" w:line="240" w:lineRule="auto"/>
              <w:jc w:val="center"/>
              <w:rPr>
                <w:rFonts w:ascii="Kings Caslon Text" w:eastAsia="Times New Roman" w:hAnsi="Kings Caslon Text"/>
                <w:lang w:eastAsia="en-GB"/>
              </w:rPr>
            </w:pPr>
            <w:r w:rsidRPr="00C42665">
              <w:rPr>
                <w:rFonts w:ascii="Kings Caslon Text" w:eastAsia="Times New Roman" w:hAnsi="Kings Caslon Text"/>
                <w:lang w:eastAsia="en-GB"/>
              </w:rPr>
              <w:t>66 (39.8)</w:t>
            </w:r>
          </w:p>
        </w:tc>
        <w:tc>
          <w:tcPr>
            <w:tcW w:w="1985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75154BBA" w14:textId="77777777" w:rsidR="001A4E80" w:rsidRPr="00C42665" w:rsidRDefault="001A4E80" w:rsidP="00023087">
            <w:pPr>
              <w:spacing w:after="0" w:line="240" w:lineRule="auto"/>
              <w:jc w:val="center"/>
              <w:rPr>
                <w:rFonts w:ascii="Kings Caslon Text" w:eastAsia="Times New Roman" w:hAnsi="Kings Caslon Text"/>
                <w:lang w:eastAsia="en-GB"/>
              </w:rPr>
            </w:pPr>
            <w:r w:rsidRPr="00C42665">
              <w:rPr>
                <w:rFonts w:ascii="Kings Caslon Text" w:eastAsia="Times New Roman" w:hAnsi="Kings Caslon Text"/>
                <w:lang w:eastAsia="en-GB"/>
              </w:rPr>
              <w:t>67 (39.9)</w:t>
            </w:r>
          </w:p>
        </w:tc>
      </w:tr>
      <w:tr w:rsidR="001A4E80" w:rsidRPr="00C42665" w14:paraId="1B313804" w14:textId="77777777" w:rsidTr="003F71CB">
        <w:tc>
          <w:tcPr>
            <w:tcW w:w="4395" w:type="dxa"/>
            <w:shd w:val="clear" w:color="auto" w:fill="FFFFFF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22CA5F69" w14:textId="77777777" w:rsidR="001A4E80" w:rsidRPr="00C42665" w:rsidRDefault="001A4E80" w:rsidP="00023087">
            <w:pPr>
              <w:spacing w:after="0" w:line="240" w:lineRule="auto"/>
              <w:ind w:left="174"/>
              <w:rPr>
                <w:rFonts w:ascii="Kings Caslon Text" w:eastAsia="Times New Roman" w:hAnsi="Kings Caslon Text"/>
                <w:color w:val="000000"/>
                <w:lang w:eastAsia="en-GB"/>
              </w:rPr>
            </w:pPr>
            <w:r w:rsidRPr="00C42665">
              <w:rPr>
                <w:rFonts w:ascii="Kings Caslon Text" w:eastAsia="Times New Roman" w:hAnsi="Kings Caslon Text"/>
                <w:color w:val="000000"/>
                <w:lang w:eastAsia="en-GB"/>
              </w:rPr>
              <w:t>Depression</w:t>
            </w:r>
          </w:p>
        </w:tc>
        <w:tc>
          <w:tcPr>
            <w:tcW w:w="1984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48BAF5D8" w14:textId="77777777" w:rsidR="001A4E80" w:rsidRPr="00C42665" w:rsidRDefault="001A4E80" w:rsidP="00023087">
            <w:pPr>
              <w:spacing w:after="0" w:line="240" w:lineRule="auto"/>
              <w:jc w:val="center"/>
              <w:rPr>
                <w:rFonts w:ascii="Kings Caslon Text" w:eastAsia="Times New Roman" w:hAnsi="Kings Caslon Text"/>
                <w:lang w:eastAsia="en-GB"/>
              </w:rPr>
            </w:pPr>
            <w:r w:rsidRPr="00C42665">
              <w:rPr>
                <w:rFonts w:ascii="Kings Caslon Text" w:eastAsia="Times New Roman" w:hAnsi="Kings Caslon Text"/>
                <w:lang w:eastAsia="en-GB"/>
              </w:rPr>
              <w:t>7 (4.2)</w:t>
            </w:r>
          </w:p>
        </w:tc>
        <w:tc>
          <w:tcPr>
            <w:tcW w:w="1985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477629DF" w14:textId="77777777" w:rsidR="001A4E80" w:rsidRPr="00C42665" w:rsidRDefault="001A4E80" w:rsidP="00023087">
            <w:pPr>
              <w:spacing w:after="0" w:line="240" w:lineRule="auto"/>
              <w:jc w:val="center"/>
              <w:rPr>
                <w:rFonts w:ascii="Kings Caslon Text" w:eastAsia="Times New Roman" w:hAnsi="Kings Caslon Text"/>
                <w:lang w:eastAsia="en-GB"/>
              </w:rPr>
            </w:pPr>
            <w:r w:rsidRPr="00C42665">
              <w:rPr>
                <w:rFonts w:ascii="Kings Caslon Text" w:eastAsia="Times New Roman" w:hAnsi="Kings Caslon Text"/>
                <w:lang w:eastAsia="en-GB"/>
              </w:rPr>
              <w:t>9 (5.4)</w:t>
            </w:r>
          </w:p>
        </w:tc>
      </w:tr>
      <w:tr w:rsidR="001A4E80" w:rsidRPr="00C42665" w14:paraId="184D306B" w14:textId="77777777" w:rsidTr="003F71CB">
        <w:tc>
          <w:tcPr>
            <w:tcW w:w="4395" w:type="dxa"/>
            <w:shd w:val="clear" w:color="auto" w:fill="FFFFFF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4A3EA96D" w14:textId="77777777" w:rsidR="001A4E80" w:rsidRPr="00C42665" w:rsidRDefault="001A4E80" w:rsidP="00023087">
            <w:pPr>
              <w:spacing w:after="0" w:line="240" w:lineRule="auto"/>
              <w:ind w:left="174"/>
              <w:rPr>
                <w:rFonts w:ascii="Kings Caslon Text" w:eastAsia="Times New Roman" w:hAnsi="Kings Caslon Text"/>
                <w:color w:val="000000"/>
                <w:lang w:eastAsia="en-GB"/>
              </w:rPr>
            </w:pPr>
            <w:r w:rsidRPr="00C42665">
              <w:rPr>
                <w:rFonts w:ascii="Kings Caslon Text" w:eastAsia="Times New Roman" w:hAnsi="Kings Caslon Text"/>
                <w:color w:val="000000"/>
                <w:lang w:eastAsia="en-GB"/>
              </w:rPr>
              <w:t>Disruptive behaviour</w:t>
            </w:r>
          </w:p>
        </w:tc>
        <w:tc>
          <w:tcPr>
            <w:tcW w:w="1984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60F6885F" w14:textId="77777777" w:rsidR="001A4E80" w:rsidRPr="00C42665" w:rsidRDefault="001A4E80" w:rsidP="00023087">
            <w:pPr>
              <w:spacing w:after="0" w:line="240" w:lineRule="auto"/>
              <w:jc w:val="center"/>
              <w:rPr>
                <w:rFonts w:ascii="Kings Caslon Text" w:eastAsia="Times New Roman" w:hAnsi="Kings Caslon Text"/>
                <w:lang w:eastAsia="en-GB"/>
              </w:rPr>
            </w:pPr>
            <w:r w:rsidRPr="00C42665">
              <w:rPr>
                <w:rFonts w:ascii="Kings Caslon Text" w:eastAsia="Times New Roman" w:hAnsi="Kings Caslon Text"/>
                <w:lang w:eastAsia="en-GB"/>
              </w:rPr>
              <w:t>93 (56.0)</w:t>
            </w:r>
          </w:p>
        </w:tc>
        <w:tc>
          <w:tcPr>
            <w:tcW w:w="1985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6CDA932E" w14:textId="77777777" w:rsidR="001A4E80" w:rsidRPr="00C42665" w:rsidRDefault="001A4E80" w:rsidP="00023087">
            <w:pPr>
              <w:spacing w:after="0" w:line="240" w:lineRule="auto"/>
              <w:jc w:val="center"/>
              <w:rPr>
                <w:rFonts w:ascii="Kings Caslon Text" w:eastAsia="Times New Roman" w:hAnsi="Kings Caslon Text"/>
                <w:lang w:eastAsia="en-GB"/>
              </w:rPr>
            </w:pPr>
            <w:r w:rsidRPr="00C42665">
              <w:rPr>
                <w:rFonts w:ascii="Kings Caslon Text" w:eastAsia="Times New Roman" w:hAnsi="Kings Caslon Text"/>
                <w:lang w:eastAsia="en-GB"/>
              </w:rPr>
              <w:t>92 (54.8)</w:t>
            </w:r>
          </w:p>
        </w:tc>
      </w:tr>
      <w:tr w:rsidR="001A4E80" w:rsidRPr="00C42665" w14:paraId="72A5AE50" w14:textId="77777777" w:rsidTr="003F71CB">
        <w:tc>
          <w:tcPr>
            <w:tcW w:w="4395" w:type="dxa"/>
            <w:shd w:val="clear" w:color="auto" w:fill="FFFFFF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64473124" w14:textId="77777777" w:rsidR="001A4E80" w:rsidRPr="00C42665" w:rsidRDefault="001A4E80" w:rsidP="00023087">
            <w:pPr>
              <w:spacing w:after="0" w:line="240" w:lineRule="auto"/>
              <w:rPr>
                <w:rFonts w:ascii="Kings Caslon Text" w:eastAsia="Times New Roman" w:hAnsi="Kings Caslon Text"/>
                <w:color w:val="000000"/>
                <w:lang w:eastAsia="en-GB"/>
              </w:rPr>
            </w:pPr>
            <w:r w:rsidRPr="00C42665">
              <w:rPr>
                <w:rFonts w:ascii="Kings Caslon Text" w:eastAsia="Times New Roman" w:hAnsi="Kings Caslon Text"/>
                <w:color w:val="000000"/>
                <w:lang w:eastAsia="en-GB"/>
              </w:rPr>
              <w:t>SDQ Total Difficulties; mean (SD)</w:t>
            </w:r>
          </w:p>
        </w:tc>
        <w:tc>
          <w:tcPr>
            <w:tcW w:w="1984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1A351BBB" w14:textId="77777777" w:rsidR="001A4E80" w:rsidRPr="00C42665" w:rsidRDefault="001A4E80" w:rsidP="00023087">
            <w:pPr>
              <w:spacing w:after="0" w:line="240" w:lineRule="auto"/>
              <w:jc w:val="center"/>
              <w:rPr>
                <w:rFonts w:ascii="Kings Caslon Text" w:eastAsia="Times New Roman" w:hAnsi="Kings Caslon Text"/>
                <w:lang w:eastAsia="en-GB"/>
              </w:rPr>
            </w:pPr>
            <w:r w:rsidRPr="00C42665">
              <w:rPr>
                <w:rFonts w:ascii="Kings Caslon Text" w:eastAsia="Times New Roman" w:hAnsi="Kings Caslon Text"/>
                <w:lang w:eastAsia="en-GB"/>
              </w:rPr>
              <w:t>23.0 (5.2)</w:t>
            </w:r>
          </w:p>
        </w:tc>
        <w:tc>
          <w:tcPr>
            <w:tcW w:w="1985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02758CC2" w14:textId="77777777" w:rsidR="001A4E80" w:rsidRPr="00C42665" w:rsidRDefault="001A4E80" w:rsidP="00023087">
            <w:pPr>
              <w:spacing w:after="0" w:line="240" w:lineRule="auto"/>
              <w:jc w:val="center"/>
              <w:rPr>
                <w:rFonts w:ascii="Kings Caslon Text" w:eastAsia="Times New Roman" w:hAnsi="Kings Caslon Text"/>
                <w:lang w:eastAsia="en-GB"/>
              </w:rPr>
            </w:pPr>
            <w:r w:rsidRPr="00C42665">
              <w:rPr>
                <w:rFonts w:ascii="Kings Caslon Text" w:eastAsia="Times New Roman" w:hAnsi="Kings Caslon Text"/>
                <w:lang w:eastAsia="en-GB"/>
              </w:rPr>
              <w:t>23.5 (5.4)</w:t>
            </w:r>
          </w:p>
        </w:tc>
      </w:tr>
      <w:tr w:rsidR="001A4E80" w:rsidRPr="00C42665" w14:paraId="7A527F37" w14:textId="77777777" w:rsidTr="003F71CB">
        <w:tc>
          <w:tcPr>
            <w:tcW w:w="4395" w:type="dxa"/>
            <w:shd w:val="clear" w:color="auto" w:fill="FFFFFF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591D29FA" w14:textId="77777777" w:rsidR="001A4E80" w:rsidRPr="00C42665" w:rsidRDefault="001A4E80" w:rsidP="00023087">
            <w:pPr>
              <w:spacing w:after="0" w:line="240" w:lineRule="auto"/>
              <w:rPr>
                <w:rFonts w:ascii="Kings Caslon Text" w:eastAsia="Times New Roman" w:hAnsi="Kings Caslon Text"/>
                <w:color w:val="000000"/>
                <w:lang w:eastAsia="en-GB"/>
              </w:rPr>
            </w:pPr>
            <w:r w:rsidRPr="00C42665">
              <w:rPr>
                <w:rFonts w:ascii="Kings Caslon Text" w:eastAsia="Times New Roman" w:hAnsi="Kings Caslon Text"/>
                <w:color w:val="000000"/>
                <w:lang w:eastAsia="en-GB"/>
              </w:rPr>
              <w:t>CHU9D; mean (SD)</w:t>
            </w:r>
          </w:p>
        </w:tc>
        <w:tc>
          <w:tcPr>
            <w:tcW w:w="1984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4EE0306A" w14:textId="2B4F8ED2" w:rsidR="001A4E80" w:rsidRPr="00C42665" w:rsidRDefault="00435DB8" w:rsidP="00023087">
            <w:pPr>
              <w:spacing w:after="0" w:line="240" w:lineRule="auto"/>
              <w:jc w:val="center"/>
              <w:rPr>
                <w:rFonts w:ascii="Kings Caslon Text" w:eastAsia="Times New Roman" w:hAnsi="Kings Caslon Text"/>
                <w:lang w:eastAsia="en-GB"/>
              </w:rPr>
            </w:pPr>
            <w:r w:rsidRPr="00C42665">
              <w:rPr>
                <w:rFonts w:ascii="Kings Caslon Text" w:eastAsia="Times New Roman" w:hAnsi="Kings Caslon Text"/>
                <w:lang w:eastAsia="en-GB"/>
              </w:rPr>
              <w:t>0.80</w:t>
            </w:r>
            <w:r w:rsidR="00CB43B1" w:rsidRPr="00C42665">
              <w:rPr>
                <w:rFonts w:ascii="Kings Caslon Text" w:eastAsia="Times New Roman" w:hAnsi="Kings Caslon Text"/>
                <w:lang w:eastAsia="en-GB"/>
              </w:rPr>
              <w:t xml:space="preserve"> (0.12)</w:t>
            </w:r>
          </w:p>
        </w:tc>
        <w:tc>
          <w:tcPr>
            <w:tcW w:w="1985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09AE2F1F" w14:textId="1CCAC395" w:rsidR="001A4E80" w:rsidRPr="00C42665" w:rsidRDefault="00CB43B1" w:rsidP="00023087">
            <w:pPr>
              <w:spacing w:after="0" w:line="240" w:lineRule="auto"/>
              <w:jc w:val="center"/>
              <w:rPr>
                <w:rFonts w:ascii="Kings Caslon Text" w:eastAsia="Times New Roman" w:hAnsi="Kings Caslon Text"/>
                <w:lang w:eastAsia="en-GB"/>
              </w:rPr>
            </w:pPr>
            <w:r w:rsidRPr="00C42665">
              <w:rPr>
                <w:rFonts w:ascii="Kings Caslon Text" w:eastAsia="Times New Roman" w:hAnsi="Kings Caslon Text"/>
                <w:lang w:eastAsia="en-GB"/>
              </w:rPr>
              <w:t>0.78 (</w:t>
            </w:r>
            <w:r w:rsidR="00FD47A0" w:rsidRPr="00C42665">
              <w:rPr>
                <w:rFonts w:ascii="Kings Caslon Text" w:eastAsia="Times New Roman" w:hAnsi="Kings Caslon Text"/>
                <w:lang w:eastAsia="en-GB"/>
              </w:rPr>
              <w:t>0.13)</w:t>
            </w:r>
          </w:p>
        </w:tc>
      </w:tr>
      <w:tr w:rsidR="001A4E80" w:rsidRPr="00C42665" w14:paraId="4CFEDEB8" w14:textId="77777777" w:rsidTr="003F71CB">
        <w:tc>
          <w:tcPr>
            <w:tcW w:w="4395" w:type="dxa"/>
            <w:shd w:val="clear" w:color="auto" w:fill="FFFFFF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49E761B5" w14:textId="77777777" w:rsidR="001A4E80" w:rsidRPr="00C42665" w:rsidRDefault="001A4E80" w:rsidP="00023087">
            <w:pPr>
              <w:spacing w:after="0" w:line="240" w:lineRule="auto"/>
              <w:rPr>
                <w:rFonts w:ascii="Kings Caslon Text" w:eastAsia="Times New Roman" w:hAnsi="Kings Caslon Text"/>
                <w:color w:val="000000"/>
                <w:lang w:eastAsia="en-GB"/>
              </w:rPr>
            </w:pPr>
            <w:r w:rsidRPr="00C42665">
              <w:rPr>
                <w:rFonts w:ascii="Kings Caslon Text" w:eastAsia="Times New Roman" w:hAnsi="Kings Caslon Text"/>
                <w:color w:val="000000"/>
                <w:lang w:eastAsia="en-GB"/>
              </w:rPr>
              <w:lastRenderedPageBreak/>
              <w:t>Caregiver EQ-5D-5L; mean (SD)</w:t>
            </w:r>
          </w:p>
        </w:tc>
        <w:tc>
          <w:tcPr>
            <w:tcW w:w="1984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4C9C38FD" w14:textId="45F3736F" w:rsidR="001A4E80" w:rsidRPr="00C42665" w:rsidRDefault="00FD47A0" w:rsidP="00023087">
            <w:pPr>
              <w:spacing w:after="0" w:line="240" w:lineRule="auto"/>
              <w:jc w:val="center"/>
              <w:rPr>
                <w:rFonts w:ascii="Kings Caslon Text" w:eastAsia="Times New Roman" w:hAnsi="Kings Caslon Text"/>
                <w:lang w:eastAsia="en-GB"/>
              </w:rPr>
            </w:pPr>
            <w:r w:rsidRPr="00C42665">
              <w:rPr>
                <w:rFonts w:ascii="Kings Caslon Text" w:eastAsia="Times New Roman" w:hAnsi="Kings Caslon Text"/>
                <w:lang w:eastAsia="en-GB"/>
              </w:rPr>
              <w:t>0.80 (0.2</w:t>
            </w:r>
            <w:r w:rsidR="00FD0310" w:rsidRPr="00C42665">
              <w:rPr>
                <w:rFonts w:ascii="Kings Caslon Text" w:eastAsia="Times New Roman" w:hAnsi="Kings Caslon Text"/>
                <w:lang w:eastAsia="en-GB"/>
              </w:rPr>
              <w:t>2)</w:t>
            </w:r>
          </w:p>
        </w:tc>
        <w:tc>
          <w:tcPr>
            <w:tcW w:w="1985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204332C1" w14:textId="1830EF86" w:rsidR="001A4E80" w:rsidRPr="00C42665" w:rsidRDefault="00FD0310" w:rsidP="00023087">
            <w:pPr>
              <w:spacing w:after="0" w:line="240" w:lineRule="auto"/>
              <w:jc w:val="center"/>
              <w:rPr>
                <w:rFonts w:ascii="Kings Caslon Text" w:eastAsia="Times New Roman" w:hAnsi="Kings Caslon Text"/>
                <w:lang w:eastAsia="en-GB"/>
              </w:rPr>
            </w:pPr>
            <w:r w:rsidRPr="00C42665">
              <w:rPr>
                <w:rFonts w:ascii="Kings Caslon Text" w:eastAsia="Times New Roman" w:hAnsi="Kings Caslon Text"/>
                <w:lang w:eastAsia="en-GB"/>
              </w:rPr>
              <w:t>0.78 (0.25)</w:t>
            </w:r>
          </w:p>
        </w:tc>
      </w:tr>
      <w:tr w:rsidR="006B4B79" w:rsidRPr="00C42665" w14:paraId="5DB3D351" w14:textId="77777777" w:rsidTr="003F71CB">
        <w:tc>
          <w:tcPr>
            <w:tcW w:w="4395" w:type="dxa"/>
            <w:tcBorders>
              <w:bottom w:val="single" w:sz="4" w:space="0" w:color="auto"/>
            </w:tcBorders>
            <w:shd w:val="clear" w:color="auto" w:fill="FFFFFF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4B493662" w14:textId="0683F956" w:rsidR="006B4B79" w:rsidRPr="00C42665" w:rsidRDefault="006B4B79" w:rsidP="006B4B79">
            <w:pPr>
              <w:spacing w:after="0" w:line="240" w:lineRule="auto"/>
              <w:rPr>
                <w:rFonts w:ascii="Kings Caslon Text" w:eastAsia="Times New Roman" w:hAnsi="Kings Caslon Text"/>
                <w:color w:val="000000"/>
                <w:lang w:eastAsia="en-GB"/>
              </w:rPr>
            </w:pPr>
            <w:r w:rsidRPr="00C42665">
              <w:rPr>
                <w:rFonts w:ascii="Kings Caslon Text" w:eastAsia="Times New Roman" w:hAnsi="Kings Caslon Text"/>
                <w:color w:val="000000"/>
                <w:lang w:eastAsia="en-GB"/>
              </w:rPr>
              <w:t>Costs 3-months prior to trial entry</w:t>
            </w:r>
            <w:r w:rsidR="003F71CB" w:rsidRPr="00C42665">
              <w:rPr>
                <w:rFonts w:ascii="Kings Caslon Text" w:eastAsia="Times New Roman" w:hAnsi="Kings Caslon Text"/>
                <w:color w:val="000000"/>
                <w:lang w:eastAsia="en-GB"/>
              </w:rPr>
              <w:t>; mean (SD)</w:t>
            </w:r>
          </w:p>
        </w:tc>
        <w:tc>
          <w:tcPr>
            <w:tcW w:w="1984" w:type="dxa"/>
            <w:tcBorders>
              <w:bottom w:val="single" w:sz="4" w:space="0" w:color="auto"/>
            </w:tcBorders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2B82E7C" w14:textId="334A4BF8" w:rsidR="006B4B79" w:rsidRPr="00C42665" w:rsidRDefault="006B4B79" w:rsidP="006B4B79">
            <w:pPr>
              <w:spacing w:after="0" w:line="240" w:lineRule="auto"/>
              <w:jc w:val="center"/>
              <w:rPr>
                <w:rFonts w:ascii="Kings Caslon Text" w:eastAsia="Times New Roman" w:hAnsi="Kings Caslon Text"/>
                <w:lang w:eastAsia="en-GB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1601.84 (</w:t>
            </w:r>
            <w:r w:rsidR="00EB3361" w:rsidRPr="00C42665">
              <w:rPr>
                <w:rFonts w:ascii="Kings Caslon Text" w:hAnsi="Kings Caslon Text"/>
                <w:color w:val="000000" w:themeColor="text1"/>
              </w:rPr>
              <w:t>2200.70)</w:t>
            </w:r>
          </w:p>
        </w:tc>
        <w:tc>
          <w:tcPr>
            <w:tcW w:w="1985" w:type="dxa"/>
            <w:tcBorders>
              <w:bottom w:val="single" w:sz="4" w:space="0" w:color="auto"/>
            </w:tcBorders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7EDC1F90" w14:textId="15737E5D" w:rsidR="006B4B79" w:rsidRPr="00C42665" w:rsidRDefault="00E81620" w:rsidP="006B4B79">
            <w:pPr>
              <w:spacing w:after="0" w:line="240" w:lineRule="auto"/>
              <w:jc w:val="center"/>
              <w:rPr>
                <w:rFonts w:ascii="Kings Caslon Text" w:eastAsia="Times New Roman" w:hAnsi="Kings Caslon Text"/>
                <w:lang w:eastAsia="en-GB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2075.98 (</w:t>
            </w:r>
            <w:r w:rsidR="00E028A2" w:rsidRPr="00C42665">
              <w:rPr>
                <w:rFonts w:ascii="Kings Caslon Text" w:hAnsi="Kings Caslon Text"/>
                <w:color w:val="000000" w:themeColor="text1"/>
              </w:rPr>
              <w:t>3124.56)</w:t>
            </w:r>
          </w:p>
        </w:tc>
      </w:tr>
    </w:tbl>
    <w:p w14:paraId="68B3130E" w14:textId="77777777" w:rsidR="001A4E80" w:rsidRPr="00C42665" w:rsidRDefault="001A4E80" w:rsidP="001A4E80">
      <w:pPr>
        <w:rPr>
          <w:rFonts w:ascii="Kings Caslon Text" w:hAnsi="Kings Caslon Text"/>
          <w:b/>
          <w:bCs/>
        </w:rPr>
      </w:pPr>
    </w:p>
    <w:p w14:paraId="17A14289" w14:textId="1F430126" w:rsidR="003A45D5" w:rsidRPr="00C42665" w:rsidRDefault="003A45D5">
      <w:pPr>
        <w:rPr>
          <w:rFonts w:ascii="Kings Caslon Text" w:hAnsi="Kings Caslon Text"/>
          <w:b/>
          <w:bCs/>
          <w:sz w:val="24"/>
          <w:szCs w:val="24"/>
        </w:rPr>
      </w:pPr>
      <w:r w:rsidRPr="00C42665">
        <w:rPr>
          <w:rFonts w:ascii="Kings Caslon Text" w:hAnsi="Kings Caslon Text"/>
          <w:b/>
          <w:bCs/>
          <w:sz w:val="24"/>
          <w:szCs w:val="24"/>
        </w:rPr>
        <w:t xml:space="preserve">Table </w:t>
      </w:r>
      <w:r w:rsidR="004B3E68" w:rsidRPr="00C42665">
        <w:rPr>
          <w:rFonts w:ascii="Kings Caslon Text" w:hAnsi="Kings Caslon Text"/>
          <w:b/>
          <w:bCs/>
          <w:sz w:val="24"/>
          <w:szCs w:val="24"/>
        </w:rPr>
        <w:t>S</w:t>
      </w:r>
      <w:r w:rsidR="00B454B0" w:rsidRPr="00C42665">
        <w:rPr>
          <w:rFonts w:ascii="Kings Caslon Text" w:hAnsi="Kings Caslon Text"/>
          <w:b/>
          <w:bCs/>
          <w:sz w:val="24"/>
          <w:szCs w:val="24"/>
        </w:rPr>
        <w:t>4</w:t>
      </w:r>
      <w:r w:rsidRPr="00C42665">
        <w:rPr>
          <w:rFonts w:ascii="Kings Caslon Text" w:hAnsi="Kings Caslon Text"/>
          <w:b/>
          <w:bCs/>
          <w:sz w:val="24"/>
          <w:szCs w:val="24"/>
        </w:rPr>
        <w:t>: Data completeness for the economic evaluation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670"/>
        <w:gridCol w:w="1673"/>
        <w:gridCol w:w="1673"/>
      </w:tblGrid>
      <w:tr w:rsidR="003A45D5" w:rsidRPr="00C42665" w14:paraId="01EC6124" w14:textId="77777777" w:rsidTr="0012016F">
        <w:tc>
          <w:tcPr>
            <w:tcW w:w="5670" w:type="dxa"/>
            <w:tcBorders>
              <w:top w:val="single" w:sz="4" w:space="0" w:color="auto"/>
              <w:bottom w:val="single" w:sz="4" w:space="0" w:color="auto"/>
            </w:tcBorders>
          </w:tcPr>
          <w:p w14:paraId="42A6E9EF" w14:textId="77777777" w:rsidR="003A45D5" w:rsidRPr="00C42665" w:rsidRDefault="003A45D5">
            <w:pPr>
              <w:rPr>
                <w:rFonts w:ascii="Kings Caslon Text" w:hAnsi="Kings Caslon Text"/>
              </w:rPr>
            </w:pPr>
          </w:p>
        </w:tc>
        <w:tc>
          <w:tcPr>
            <w:tcW w:w="1673" w:type="dxa"/>
            <w:tcBorders>
              <w:top w:val="single" w:sz="4" w:space="0" w:color="auto"/>
              <w:bottom w:val="single" w:sz="4" w:space="0" w:color="auto"/>
            </w:tcBorders>
          </w:tcPr>
          <w:p w14:paraId="2A9E19CB" w14:textId="1A1A8250" w:rsidR="003A45D5" w:rsidRPr="00C42665" w:rsidRDefault="003A45D5" w:rsidP="003A45D5">
            <w:pPr>
              <w:jc w:val="center"/>
              <w:rPr>
                <w:rFonts w:ascii="Kings Caslon Text" w:hAnsi="Kings Caslon Text"/>
                <w:b/>
                <w:bCs/>
              </w:rPr>
            </w:pPr>
            <w:r w:rsidRPr="00C42665">
              <w:rPr>
                <w:rFonts w:ascii="Kings Caslon Text" w:hAnsi="Kings Caslon Text"/>
                <w:b/>
                <w:bCs/>
              </w:rPr>
              <w:t>MICE</w:t>
            </w:r>
          </w:p>
          <w:p w14:paraId="18695968" w14:textId="6E1F3E33" w:rsidR="003A45D5" w:rsidRPr="00C42665" w:rsidRDefault="003A45D5" w:rsidP="003A45D5">
            <w:pPr>
              <w:jc w:val="center"/>
              <w:rPr>
                <w:rFonts w:ascii="Kings Caslon Text" w:hAnsi="Kings Caslon Text"/>
                <w:b/>
                <w:bCs/>
              </w:rPr>
            </w:pPr>
            <w:r w:rsidRPr="00C42665">
              <w:rPr>
                <w:rFonts w:ascii="Kings Caslon Text" w:hAnsi="Kings Caslon Text"/>
                <w:b/>
                <w:bCs/>
              </w:rPr>
              <w:t>N (%)</w:t>
            </w:r>
          </w:p>
        </w:tc>
        <w:tc>
          <w:tcPr>
            <w:tcW w:w="1673" w:type="dxa"/>
            <w:tcBorders>
              <w:top w:val="single" w:sz="4" w:space="0" w:color="auto"/>
              <w:bottom w:val="single" w:sz="4" w:space="0" w:color="auto"/>
            </w:tcBorders>
          </w:tcPr>
          <w:p w14:paraId="5102E879" w14:textId="77777777" w:rsidR="003A45D5" w:rsidRPr="00C42665" w:rsidRDefault="003A45D5" w:rsidP="003A45D5">
            <w:pPr>
              <w:jc w:val="center"/>
              <w:rPr>
                <w:rFonts w:ascii="Kings Caslon Text" w:hAnsi="Kings Caslon Text"/>
                <w:b/>
                <w:bCs/>
              </w:rPr>
            </w:pPr>
            <w:r w:rsidRPr="00C42665">
              <w:rPr>
                <w:rFonts w:ascii="Kings Caslon Text" w:hAnsi="Kings Caslon Text"/>
                <w:b/>
                <w:bCs/>
              </w:rPr>
              <w:t>Control</w:t>
            </w:r>
          </w:p>
          <w:p w14:paraId="1C97AD9F" w14:textId="0861A962" w:rsidR="003A45D5" w:rsidRPr="00C42665" w:rsidRDefault="003A45D5" w:rsidP="003A45D5">
            <w:pPr>
              <w:jc w:val="center"/>
              <w:rPr>
                <w:rFonts w:ascii="Kings Caslon Text" w:hAnsi="Kings Caslon Text"/>
                <w:b/>
                <w:bCs/>
              </w:rPr>
            </w:pPr>
            <w:r w:rsidRPr="00C42665">
              <w:rPr>
                <w:rFonts w:ascii="Kings Caslon Text" w:hAnsi="Kings Caslon Text"/>
                <w:b/>
                <w:bCs/>
              </w:rPr>
              <w:t>N</w:t>
            </w:r>
            <w:r w:rsidR="0012016F" w:rsidRPr="00C42665">
              <w:rPr>
                <w:rFonts w:ascii="Kings Caslon Text" w:hAnsi="Kings Caslon Text"/>
                <w:b/>
                <w:bCs/>
              </w:rPr>
              <w:t xml:space="preserve"> </w:t>
            </w:r>
            <w:r w:rsidRPr="00C42665">
              <w:rPr>
                <w:rFonts w:ascii="Kings Caslon Text" w:hAnsi="Kings Caslon Text"/>
                <w:b/>
                <w:bCs/>
              </w:rPr>
              <w:t>(%)</w:t>
            </w:r>
          </w:p>
        </w:tc>
      </w:tr>
      <w:tr w:rsidR="0012016F" w:rsidRPr="00C42665" w14:paraId="35789A5D" w14:textId="77777777" w:rsidTr="0012016F">
        <w:tc>
          <w:tcPr>
            <w:tcW w:w="5670" w:type="dxa"/>
            <w:tcBorders>
              <w:top w:val="single" w:sz="4" w:space="0" w:color="auto"/>
            </w:tcBorders>
          </w:tcPr>
          <w:p w14:paraId="69A711D9" w14:textId="37D86DB5" w:rsidR="0012016F" w:rsidRPr="00C42665" w:rsidRDefault="0012016F" w:rsidP="00023087">
            <w:pPr>
              <w:rPr>
                <w:rFonts w:ascii="Kings Caslon Text" w:hAnsi="Kings Caslon Text"/>
                <w:b/>
                <w:bCs/>
              </w:rPr>
            </w:pPr>
            <w:r w:rsidRPr="00C42665">
              <w:rPr>
                <w:rFonts w:ascii="Kings Caslon Text" w:hAnsi="Kings Caslon Text"/>
                <w:b/>
                <w:bCs/>
              </w:rPr>
              <w:t>Baseline</w:t>
            </w:r>
          </w:p>
        </w:tc>
        <w:tc>
          <w:tcPr>
            <w:tcW w:w="1673" w:type="dxa"/>
            <w:tcBorders>
              <w:top w:val="single" w:sz="4" w:space="0" w:color="auto"/>
            </w:tcBorders>
          </w:tcPr>
          <w:p w14:paraId="4964B10F" w14:textId="56A0573F" w:rsidR="0012016F" w:rsidRPr="00C42665" w:rsidRDefault="0012016F" w:rsidP="00023087">
            <w:pPr>
              <w:jc w:val="center"/>
              <w:rPr>
                <w:rFonts w:ascii="Kings Caslon Text" w:hAnsi="Kings Caslon Text"/>
              </w:rPr>
            </w:pPr>
          </w:p>
        </w:tc>
        <w:tc>
          <w:tcPr>
            <w:tcW w:w="1673" w:type="dxa"/>
            <w:tcBorders>
              <w:top w:val="single" w:sz="4" w:space="0" w:color="auto"/>
            </w:tcBorders>
          </w:tcPr>
          <w:p w14:paraId="36E976A0" w14:textId="6EC6AB23" w:rsidR="0012016F" w:rsidRPr="00C42665" w:rsidRDefault="0012016F" w:rsidP="00023087">
            <w:pPr>
              <w:jc w:val="center"/>
              <w:rPr>
                <w:rFonts w:ascii="Kings Caslon Text" w:hAnsi="Kings Caslon Text"/>
              </w:rPr>
            </w:pPr>
          </w:p>
        </w:tc>
      </w:tr>
      <w:tr w:rsidR="003A45D5" w:rsidRPr="00C42665" w14:paraId="7E23FC38" w14:textId="77777777" w:rsidTr="0012016F">
        <w:tc>
          <w:tcPr>
            <w:tcW w:w="5670" w:type="dxa"/>
          </w:tcPr>
          <w:p w14:paraId="64575447" w14:textId="740151AE" w:rsidR="003A45D5" w:rsidRPr="00C42665" w:rsidRDefault="003A45D5" w:rsidP="0012016F">
            <w:pPr>
              <w:ind w:left="174"/>
              <w:rPr>
                <w:rFonts w:ascii="Kings Caslon Text" w:hAnsi="Kings Caslon Text"/>
              </w:rPr>
            </w:pPr>
            <w:r w:rsidRPr="00C42665">
              <w:rPr>
                <w:rFonts w:ascii="Kings Caslon Text" w:hAnsi="Kings Caslon Text"/>
              </w:rPr>
              <w:t>Service use</w:t>
            </w:r>
          </w:p>
        </w:tc>
        <w:tc>
          <w:tcPr>
            <w:tcW w:w="1673" w:type="dxa"/>
          </w:tcPr>
          <w:p w14:paraId="05491C76" w14:textId="3B6BAE59" w:rsidR="003A45D5" w:rsidRPr="00C42665" w:rsidRDefault="003A45D5" w:rsidP="003A45D5">
            <w:pPr>
              <w:jc w:val="center"/>
              <w:rPr>
                <w:rFonts w:ascii="Kings Caslon Text" w:hAnsi="Kings Caslon Text"/>
              </w:rPr>
            </w:pPr>
            <w:r w:rsidRPr="00C42665">
              <w:rPr>
                <w:rFonts w:ascii="Kings Caslon Text" w:hAnsi="Kings Caslon Text"/>
              </w:rPr>
              <w:t>166 (100%)</w:t>
            </w:r>
          </w:p>
        </w:tc>
        <w:tc>
          <w:tcPr>
            <w:tcW w:w="1673" w:type="dxa"/>
          </w:tcPr>
          <w:p w14:paraId="60D59E3A" w14:textId="6A75E93A" w:rsidR="003A45D5" w:rsidRPr="00C42665" w:rsidRDefault="003A45D5" w:rsidP="003A45D5">
            <w:pPr>
              <w:jc w:val="center"/>
              <w:rPr>
                <w:rFonts w:ascii="Kings Caslon Text" w:hAnsi="Kings Caslon Text"/>
              </w:rPr>
            </w:pPr>
            <w:r w:rsidRPr="00C42665">
              <w:rPr>
                <w:rFonts w:ascii="Kings Caslon Text" w:hAnsi="Kings Caslon Text"/>
              </w:rPr>
              <w:t>168 (100%</w:t>
            </w:r>
          </w:p>
        </w:tc>
      </w:tr>
      <w:tr w:rsidR="0012016F" w:rsidRPr="00C42665" w14:paraId="26CEB08B" w14:textId="77777777" w:rsidTr="0012016F">
        <w:tc>
          <w:tcPr>
            <w:tcW w:w="5670" w:type="dxa"/>
          </w:tcPr>
          <w:p w14:paraId="59D07387" w14:textId="7BDBC074" w:rsidR="0012016F" w:rsidRPr="00C42665" w:rsidRDefault="0012016F" w:rsidP="0012016F">
            <w:pPr>
              <w:ind w:left="174"/>
              <w:rPr>
                <w:rFonts w:ascii="Kings Caslon Text" w:hAnsi="Kings Caslon Text"/>
              </w:rPr>
            </w:pPr>
            <w:r w:rsidRPr="00C42665">
              <w:rPr>
                <w:rFonts w:ascii="Kings Caslon Text" w:hAnsi="Kings Caslon Text"/>
              </w:rPr>
              <w:t>SDQ</w:t>
            </w:r>
          </w:p>
        </w:tc>
        <w:tc>
          <w:tcPr>
            <w:tcW w:w="1673" w:type="dxa"/>
          </w:tcPr>
          <w:p w14:paraId="2CECE087" w14:textId="77777777" w:rsidR="0012016F" w:rsidRPr="00C42665" w:rsidRDefault="0012016F" w:rsidP="00023087">
            <w:pPr>
              <w:jc w:val="center"/>
              <w:rPr>
                <w:rFonts w:ascii="Kings Caslon Text" w:hAnsi="Kings Caslon Text"/>
              </w:rPr>
            </w:pPr>
            <w:r w:rsidRPr="00C42665">
              <w:rPr>
                <w:rFonts w:ascii="Kings Caslon Text" w:hAnsi="Kings Caslon Text"/>
              </w:rPr>
              <w:t>166 (100%)</w:t>
            </w:r>
          </w:p>
        </w:tc>
        <w:tc>
          <w:tcPr>
            <w:tcW w:w="1673" w:type="dxa"/>
          </w:tcPr>
          <w:p w14:paraId="166E76C2" w14:textId="77777777" w:rsidR="0012016F" w:rsidRPr="00C42665" w:rsidRDefault="0012016F" w:rsidP="00023087">
            <w:pPr>
              <w:jc w:val="center"/>
              <w:rPr>
                <w:rFonts w:ascii="Kings Caslon Text" w:hAnsi="Kings Caslon Text"/>
              </w:rPr>
            </w:pPr>
            <w:r w:rsidRPr="00C42665">
              <w:rPr>
                <w:rFonts w:ascii="Kings Caslon Text" w:hAnsi="Kings Caslon Text"/>
              </w:rPr>
              <w:t>168 (100%)</w:t>
            </w:r>
          </w:p>
        </w:tc>
      </w:tr>
      <w:tr w:rsidR="0012016F" w:rsidRPr="00C42665" w14:paraId="39236EC9" w14:textId="77777777" w:rsidTr="0012016F">
        <w:tc>
          <w:tcPr>
            <w:tcW w:w="5670" w:type="dxa"/>
          </w:tcPr>
          <w:p w14:paraId="7204D62D" w14:textId="457E0A6D" w:rsidR="0012016F" w:rsidRPr="00C42665" w:rsidRDefault="0012016F" w:rsidP="0012016F">
            <w:pPr>
              <w:ind w:left="174"/>
              <w:rPr>
                <w:rFonts w:ascii="Kings Caslon Text" w:hAnsi="Kings Caslon Text"/>
              </w:rPr>
            </w:pPr>
            <w:r w:rsidRPr="00C42665">
              <w:rPr>
                <w:rFonts w:ascii="Kings Caslon Text" w:hAnsi="Kings Caslon Text"/>
              </w:rPr>
              <w:t>CHU9D</w:t>
            </w:r>
          </w:p>
        </w:tc>
        <w:tc>
          <w:tcPr>
            <w:tcW w:w="1673" w:type="dxa"/>
          </w:tcPr>
          <w:p w14:paraId="3E996506" w14:textId="77777777" w:rsidR="0012016F" w:rsidRPr="00C42665" w:rsidRDefault="0012016F" w:rsidP="00023087">
            <w:pPr>
              <w:jc w:val="center"/>
              <w:rPr>
                <w:rFonts w:ascii="Kings Caslon Text" w:hAnsi="Kings Caslon Text"/>
              </w:rPr>
            </w:pPr>
            <w:r w:rsidRPr="00C42665">
              <w:rPr>
                <w:rFonts w:ascii="Kings Caslon Text" w:hAnsi="Kings Caslon Text"/>
              </w:rPr>
              <w:t>166 (100%)</w:t>
            </w:r>
          </w:p>
        </w:tc>
        <w:tc>
          <w:tcPr>
            <w:tcW w:w="1673" w:type="dxa"/>
          </w:tcPr>
          <w:p w14:paraId="1DC56795" w14:textId="77777777" w:rsidR="0012016F" w:rsidRPr="00C42665" w:rsidRDefault="0012016F" w:rsidP="00023087">
            <w:pPr>
              <w:jc w:val="center"/>
              <w:rPr>
                <w:rFonts w:ascii="Kings Caslon Text" w:hAnsi="Kings Caslon Text"/>
              </w:rPr>
            </w:pPr>
            <w:r w:rsidRPr="00C42665">
              <w:rPr>
                <w:rFonts w:ascii="Kings Caslon Text" w:hAnsi="Kings Caslon Text"/>
              </w:rPr>
              <w:t>168 (100%)</w:t>
            </w:r>
          </w:p>
        </w:tc>
      </w:tr>
      <w:tr w:rsidR="0012016F" w:rsidRPr="00C42665" w14:paraId="0F0AAF96" w14:textId="77777777" w:rsidTr="0012016F">
        <w:tc>
          <w:tcPr>
            <w:tcW w:w="5670" w:type="dxa"/>
          </w:tcPr>
          <w:p w14:paraId="1F546E25" w14:textId="3B3A471D" w:rsidR="0012016F" w:rsidRPr="00C42665" w:rsidRDefault="0012016F" w:rsidP="0012016F">
            <w:pPr>
              <w:ind w:left="174"/>
              <w:rPr>
                <w:rFonts w:ascii="Kings Caslon Text" w:hAnsi="Kings Caslon Text"/>
              </w:rPr>
            </w:pPr>
            <w:r w:rsidRPr="00C42665">
              <w:rPr>
                <w:rFonts w:ascii="Kings Caslon Text" w:hAnsi="Kings Caslon Text"/>
              </w:rPr>
              <w:t>EQ-5D-5L</w:t>
            </w:r>
          </w:p>
        </w:tc>
        <w:tc>
          <w:tcPr>
            <w:tcW w:w="1673" w:type="dxa"/>
          </w:tcPr>
          <w:p w14:paraId="05124B66" w14:textId="77777777" w:rsidR="0012016F" w:rsidRPr="00C42665" w:rsidRDefault="0012016F" w:rsidP="00023087">
            <w:pPr>
              <w:jc w:val="center"/>
              <w:rPr>
                <w:rFonts w:ascii="Kings Caslon Text" w:hAnsi="Kings Caslon Text"/>
              </w:rPr>
            </w:pPr>
            <w:r w:rsidRPr="00C42665">
              <w:rPr>
                <w:rFonts w:ascii="Kings Caslon Text" w:hAnsi="Kings Caslon Text"/>
              </w:rPr>
              <w:t>166 (100%)</w:t>
            </w:r>
          </w:p>
        </w:tc>
        <w:tc>
          <w:tcPr>
            <w:tcW w:w="1673" w:type="dxa"/>
          </w:tcPr>
          <w:p w14:paraId="29E3463F" w14:textId="77777777" w:rsidR="0012016F" w:rsidRPr="00C42665" w:rsidRDefault="0012016F" w:rsidP="00023087">
            <w:pPr>
              <w:jc w:val="center"/>
              <w:rPr>
                <w:rFonts w:ascii="Kings Caslon Text" w:hAnsi="Kings Caslon Text"/>
              </w:rPr>
            </w:pPr>
            <w:r w:rsidRPr="00C42665">
              <w:rPr>
                <w:rFonts w:ascii="Kings Caslon Text" w:hAnsi="Kings Caslon Text"/>
              </w:rPr>
              <w:t>168 (100%)</w:t>
            </w:r>
          </w:p>
        </w:tc>
      </w:tr>
      <w:tr w:rsidR="0012016F" w:rsidRPr="00C42665" w14:paraId="759738BA" w14:textId="77777777" w:rsidTr="0012016F">
        <w:tc>
          <w:tcPr>
            <w:tcW w:w="5670" w:type="dxa"/>
          </w:tcPr>
          <w:p w14:paraId="58496127" w14:textId="270A32EC" w:rsidR="0012016F" w:rsidRPr="00C42665" w:rsidRDefault="0012016F" w:rsidP="0012016F">
            <w:pPr>
              <w:rPr>
                <w:rFonts w:ascii="Kings Caslon Text" w:hAnsi="Kings Caslon Text"/>
                <w:b/>
                <w:bCs/>
              </w:rPr>
            </w:pPr>
            <w:r w:rsidRPr="00C42665">
              <w:rPr>
                <w:rFonts w:ascii="Kings Caslon Text" w:hAnsi="Kings Caslon Text"/>
                <w:b/>
                <w:bCs/>
              </w:rPr>
              <w:t>6-month follow-up</w:t>
            </w:r>
          </w:p>
        </w:tc>
        <w:tc>
          <w:tcPr>
            <w:tcW w:w="1673" w:type="dxa"/>
          </w:tcPr>
          <w:p w14:paraId="1220F65A" w14:textId="0ABD31E5" w:rsidR="0012016F" w:rsidRPr="00C42665" w:rsidRDefault="0012016F" w:rsidP="00023087">
            <w:pPr>
              <w:jc w:val="center"/>
              <w:rPr>
                <w:rFonts w:ascii="Kings Caslon Text" w:hAnsi="Kings Caslon Text"/>
              </w:rPr>
            </w:pPr>
          </w:p>
        </w:tc>
        <w:tc>
          <w:tcPr>
            <w:tcW w:w="1673" w:type="dxa"/>
          </w:tcPr>
          <w:p w14:paraId="1597A4BA" w14:textId="5D185D39" w:rsidR="0012016F" w:rsidRPr="00C42665" w:rsidRDefault="0012016F" w:rsidP="00023087">
            <w:pPr>
              <w:jc w:val="center"/>
              <w:rPr>
                <w:rFonts w:ascii="Kings Caslon Text" w:hAnsi="Kings Caslon Text"/>
              </w:rPr>
            </w:pPr>
          </w:p>
        </w:tc>
      </w:tr>
      <w:tr w:rsidR="003A45D5" w:rsidRPr="00C42665" w14:paraId="525F2E87" w14:textId="77777777" w:rsidTr="0012016F">
        <w:tc>
          <w:tcPr>
            <w:tcW w:w="5670" w:type="dxa"/>
          </w:tcPr>
          <w:p w14:paraId="458FF8CA" w14:textId="0940C301" w:rsidR="003A45D5" w:rsidRPr="00C42665" w:rsidRDefault="003A45D5" w:rsidP="0012016F">
            <w:pPr>
              <w:ind w:left="174"/>
              <w:rPr>
                <w:rFonts w:ascii="Kings Caslon Text" w:hAnsi="Kings Caslon Text"/>
              </w:rPr>
            </w:pPr>
            <w:r w:rsidRPr="00C42665">
              <w:rPr>
                <w:rFonts w:ascii="Kings Caslon Text" w:hAnsi="Kings Caslon Text"/>
              </w:rPr>
              <w:t xml:space="preserve">Service use </w:t>
            </w:r>
          </w:p>
        </w:tc>
        <w:tc>
          <w:tcPr>
            <w:tcW w:w="1673" w:type="dxa"/>
          </w:tcPr>
          <w:p w14:paraId="3F482E61" w14:textId="04B3B17D" w:rsidR="003A45D5" w:rsidRPr="00C42665" w:rsidRDefault="003A45D5" w:rsidP="003A45D5">
            <w:pPr>
              <w:jc w:val="center"/>
              <w:rPr>
                <w:rFonts w:ascii="Kings Caslon Text" w:hAnsi="Kings Caslon Text"/>
              </w:rPr>
            </w:pPr>
            <w:r w:rsidRPr="00C42665">
              <w:rPr>
                <w:rFonts w:ascii="Kings Caslon Text" w:hAnsi="Kings Caslon Text"/>
              </w:rPr>
              <w:t>136 (82%)</w:t>
            </w:r>
          </w:p>
        </w:tc>
        <w:tc>
          <w:tcPr>
            <w:tcW w:w="1673" w:type="dxa"/>
          </w:tcPr>
          <w:p w14:paraId="4F2826A4" w14:textId="69F1844C" w:rsidR="003A45D5" w:rsidRPr="00C42665" w:rsidRDefault="003A45D5" w:rsidP="003A45D5">
            <w:pPr>
              <w:jc w:val="center"/>
              <w:rPr>
                <w:rFonts w:ascii="Kings Caslon Text" w:hAnsi="Kings Caslon Text"/>
              </w:rPr>
            </w:pPr>
            <w:r w:rsidRPr="00C42665">
              <w:rPr>
                <w:rFonts w:ascii="Kings Caslon Text" w:hAnsi="Kings Caslon Text"/>
              </w:rPr>
              <w:t>144 (86%)</w:t>
            </w:r>
          </w:p>
        </w:tc>
      </w:tr>
      <w:tr w:rsidR="0012016F" w:rsidRPr="00C42665" w14:paraId="400ADBDD" w14:textId="77777777" w:rsidTr="0012016F">
        <w:tc>
          <w:tcPr>
            <w:tcW w:w="5670" w:type="dxa"/>
          </w:tcPr>
          <w:p w14:paraId="19B9C224" w14:textId="12695060" w:rsidR="0012016F" w:rsidRPr="00C42665" w:rsidRDefault="0012016F" w:rsidP="00023087">
            <w:pPr>
              <w:ind w:left="174"/>
              <w:rPr>
                <w:rFonts w:ascii="Kings Caslon Text" w:hAnsi="Kings Caslon Text"/>
              </w:rPr>
            </w:pPr>
            <w:r w:rsidRPr="00C42665">
              <w:rPr>
                <w:rFonts w:ascii="Kings Caslon Text" w:hAnsi="Kings Caslon Text"/>
              </w:rPr>
              <w:t>SDQ</w:t>
            </w:r>
          </w:p>
        </w:tc>
        <w:tc>
          <w:tcPr>
            <w:tcW w:w="1673" w:type="dxa"/>
          </w:tcPr>
          <w:p w14:paraId="0659A776" w14:textId="77777777" w:rsidR="0012016F" w:rsidRPr="00C42665" w:rsidRDefault="0012016F" w:rsidP="00023087">
            <w:pPr>
              <w:jc w:val="center"/>
              <w:rPr>
                <w:rFonts w:ascii="Kings Caslon Text" w:hAnsi="Kings Caslon Text"/>
              </w:rPr>
            </w:pPr>
            <w:r w:rsidRPr="00C42665">
              <w:rPr>
                <w:rFonts w:ascii="Kings Caslon Text" w:hAnsi="Kings Caslon Text"/>
              </w:rPr>
              <w:t>160 (96%)</w:t>
            </w:r>
          </w:p>
        </w:tc>
        <w:tc>
          <w:tcPr>
            <w:tcW w:w="1673" w:type="dxa"/>
          </w:tcPr>
          <w:p w14:paraId="387A1F2D" w14:textId="77777777" w:rsidR="0012016F" w:rsidRPr="00C42665" w:rsidRDefault="0012016F" w:rsidP="00023087">
            <w:pPr>
              <w:jc w:val="center"/>
              <w:rPr>
                <w:rFonts w:ascii="Kings Caslon Text" w:hAnsi="Kings Caslon Text"/>
              </w:rPr>
            </w:pPr>
            <w:r w:rsidRPr="00C42665">
              <w:rPr>
                <w:rFonts w:ascii="Kings Caslon Text" w:hAnsi="Kings Caslon Text"/>
              </w:rPr>
              <w:t>158 (94%)</w:t>
            </w:r>
          </w:p>
        </w:tc>
      </w:tr>
      <w:tr w:rsidR="0012016F" w:rsidRPr="00C42665" w14:paraId="55E9CB1F" w14:textId="77777777" w:rsidTr="0012016F">
        <w:tc>
          <w:tcPr>
            <w:tcW w:w="5670" w:type="dxa"/>
          </w:tcPr>
          <w:p w14:paraId="33282E41" w14:textId="647D3BBE" w:rsidR="0012016F" w:rsidRPr="00C42665" w:rsidRDefault="0012016F" w:rsidP="00023087">
            <w:pPr>
              <w:ind w:left="174"/>
              <w:rPr>
                <w:rFonts w:ascii="Kings Caslon Text" w:hAnsi="Kings Caslon Text"/>
              </w:rPr>
            </w:pPr>
            <w:r w:rsidRPr="00C42665">
              <w:rPr>
                <w:rFonts w:ascii="Kings Caslon Text" w:hAnsi="Kings Caslon Text"/>
              </w:rPr>
              <w:t>CHU9D</w:t>
            </w:r>
          </w:p>
        </w:tc>
        <w:tc>
          <w:tcPr>
            <w:tcW w:w="1673" w:type="dxa"/>
          </w:tcPr>
          <w:p w14:paraId="27833B9F" w14:textId="77777777" w:rsidR="0012016F" w:rsidRPr="00C42665" w:rsidRDefault="0012016F" w:rsidP="00023087">
            <w:pPr>
              <w:jc w:val="center"/>
              <w:rPr>
                <w:rFonts w:ascii="Kings Caslon Text" w:hAnsi="Kings Caslon Text"/>
              </w:rPr>
            </w:pPr>
            <w:r w:rsidRPr="00C42665">
              <w:rPr>
                <w:rFonts w:ascii="Kings Caslon Text" w:hAnsi="Kings Caslon Text"/>
              </w:rPr>
              <w:t>131 (79%)</w:t>
            </w:r>
          </w:p>
        </w:tc>
        <w:tc>
          <w:tcPr>
            <w:tcW w:w="1673" w:type="dxa"/>
          </w:tcPr>
          <w:p w14:paraId="70931717" w14:textId="77777777" w:rsidR="0012016F" w:rsidRPr="00C42665" w:rsidRDefault="0012016F" w:rsidP="00023087">
            <w:pPr>
              <w:jc w:val="center"/>
              <w:rPr>
                <w:rFonts w:ascii="Kings Caslon Text" w:hAnsi="Kings Caslon Text"/>
              </w:rPr>
            </w:pPr>
            <w:r w:rsidRPr="00C42665">
              <w:rPr>
                <w:rFonts w:ascii="Kings Caslon Text" w:hAnsi="Kings Caslon Text"/>
              </w:rPr>
              <w:t>126 (75%)</w:t>
            </w:r>
          </w:p>
        </w:tc>
      </w:tr>
      <w:tr w:rsidR="0012016F" w:rsidRPr="00C42665" w14:paraId="1C090A51" w14:textId="77777777" w:rsidTr="0012016F">
        <w:tc>
          <w:tcPr>
            <w:tcW w:w="5670" w:type="dxa"/>
          </w:tcPr>
          <w:p w14:paraId="78EC0AFB" w14:textId="28B47C7A" w:rsidR="0012016F" w:rsidRPr="00C42665" w:rsidRDefault="0012016F" w:rsidP="00023087">
            <w:pPr>
              <w:ind w:left="174"/>
              <w:rPr>
                <w:rFonts w:ascii="Kings Caslon Text" w:hAnsi="Kings Caslon Text"/>
              </w:rPr>
            </w:pPr>
            <w:r w:rsidRPr="00C42665">
              <w:rPr>
                <w:rFonts w:ascii="Kings Caslon Text" w:hAnsi="Kings Caslon Text"/>
              </w:rPr>
              <w:t>EQ-5D-5L</w:t>
            </w:r>
          </w:p>
        </w:tc>
        <w:tc>
          <w:tcPr>
            <w:tcW w:w="1673" w:type="dxa"/>
          </w:tcPr>
          <w:p w14:paraId="126E4A8E" w14:textId="77777777" w:rsidR="0012016F" w:rsidRPr="00C42665" w:rsidRDefault="0012016F" w:rsidP="00023087">
            <w:pPr>
              <w:jc w:val="center"/>
              <w:rPr>
                <w:rFonts w:ascii="Kings Caslon Text" w:hAnsi="Kings Caslon Text"/>
              </w:rPr>
            </w:pPr>
            <w:r w:rsidRPr="00C42665">
              <w:rPr>
                <w:rFonts w:ascii="Kings Caslon Text" w:hAnsi="Kings Caslon Text"/>
              </w:rPr>
              <w:t>130 (78%)</w:t>
            </w:r>
          </w:p>
        </w:tc>
        <w:tc>
          <w:tcPr>
            <w:tcW w:w="1673" w:type="dxa"/>
          </w:tcPr>
          <w:p w14:paraId="2C2ED75E" w14:textId="77777777" w:rsidR="0012016F" w:rsidRPr="00C42665" w:rsidRDefault="0012016F" w:rsidP="00023087">
            <w:pPr>
              <w:jc w:val="center"/>
              <w:rPr>
                <w:rFonts w:ascii="Kings Caslon Text" w:hAnsi="Kings Caslon Text"/>
              </w:rPr>
            </w:pPr>
            <w:r w:rsidRPr="00C42665">
              <w:rPr>
                <w:rFonts w:ascii="Kings Caslon Text" w:hAnsi="Kings Caslon Text"/>
              </w:rPr>
              <w:t>126 (75%)</w:t>
            </w:r>
          </w:p>
        </w:tc>
      </w:tr>
      <w:tr w:rsidR="0012016F" w:rsidRPr="00C42665" w14:paraId="4C6A4D8B" w14:textId="77777777" w:rsidTr="0012016F">
        <w:tc>
          <w:tcPr>
            <w:tcW w:w="5670" w:type="dxa"/>
          </w:tcPr>
          <w:p w14:paraId="1F2A9312" w14:textId="7ADC4713" w:rsidR="0012016F" w:rsidRPr="00C42665" w:rsidRDefault="0012016F" w:rsidP="0012016F">
            <w:pPr>
              <w:rPr>
                <w:rFonts w:ascii="Kings Caslon Text" w:hAnsi="Kings Caslon Text"/>
                <w:b/>
                <w:bCs/>
              </w:rPr>
            </w:pPr>
            <w:r w:rsidRPr="00C42665">
              <w:rPr>
                <w:rFonts w:ascii="Kings Caslon Text" w:hAnsi="Kings Caslon Text"/>
                <w:b/>
                <w:bCs/>
              </w:rPr>
              <w:t>12-month follow-up</w:t>
            </w:r>
          </w:p>
        </w:tc>
        <w:tc>
          <w:tcPr>
            <w:tcW w:w="1673" w:type="dxa"/>
          </w:tcPr>
          <w:p w14:paraId="3F58E990" w14:textId="63961E9E" w:rsidR="0012016F" w:rsidRPr="00C42665" w:rsidRDefault="0012016F" w:rsidP="00023087">
            <w:pPr>
              <w:jc w:val="center"/>
              <w:rPr>
                <w:rFonts w:ascii="Kings Caslon Text" w:hAnsi="Kings Caslon Text"/>
              </w:rPr>
            </w:pPr>
          </w:p>
        </w:tc>
        <w:tc>
          <w:tcPr>
            <w:tcW w:w="1673" w:type="dxa"/>
          </w:tcPr>
          <w:p w14:paraId="51051E5A" w14:textId="252DA816" w:rsidR="0012016F" w:rsidRPr="00C42665" w:rsidRDefault="0012016F" w:rsidP="00023087">
            <w:pPr>
              <w:jc w:val="center"/>
              <w:rPr>
                <w:rFonts w:ascii="Kings Caslon Text" w:hAnsi="Kings Caslon Text"/>
              </w:rPr>
            </w:pPr>
          </w:p>
        </w:tc>
      </w:tr>
      <w:tr w:rsidR="003A45D5" w:rsidRPr="00C42665" w14:paraId="67CB2A95" w14:textId="77777777" w:rsidTr="0012016F">
        <w:tc>
          <w:tcPr>
            <w:tcW w:w="5670" w:type="dxa"/>
          </w:tcPr>
          <w:p w14:paraId="2888DFCA" w14:textId="7E91E8C2" w:rsidR="003A45D5" w:rsidRPr="00C42665" w:rsidRDefault="003A45D5" w:rsidP="0012016F">
            <w:pPr>
              <w:ind w:left="174"/>
              <w:rPr>
                <w:rFonts w:ascii="Kings Caslon Text" w:hAnsi="Kings Caslon Text"/>
              </w:rPr>
            </w:pPr>
            <w:r w:rsidRPr="00C42665">
              <w:rPr>
                <w:rFonts w:ascii="Kings Caslon Text" w:hAnsi="Kings Caslon Text"/>
              </w:rPr>
              <w:t>Service use</w:t>
            </w:r>
          </w:p>
        </w:tc>
        <w:tc>
          <w:tcPr>
            <w:tcW w:w="1673" w:type="dxa"/>
          </w:tcPr>
          <w:p w14:paraId="25FE0DB2" w14:textId="13110D3F" w:rsidR="003A45D5" w:rsidRPr="00C42665" w:rsidRDefault="003A45D5" w:rsidP="003A45D5">
            <w:pPr>
              <w:jc w:val="center"/>
              <w:rPr>
                <w:rFonts w:ascii="Kings Caslon Text" w:hAnsi="Kings Caslon Text"/>
              </w:rPr>
            </w:pPr>
            <w:r w:rsidRPr="00C42665">
              <w:rPr>
                <w:rFonts w:ascii="Kings Caslon Text" w:hAnsi="Kings Caslon Text"/>
              </w:rPr>
              <w:t>138 (83%)</w:t>
            </w:r>
          </w:p>
        </w:tc>
        <w:tc>
          <w:tcPr>
            <w:tcW w:w="1673" w:type="dxa"/>
          </w:tcPr>
          <w:p w14:paraId="1E6019D1" w14:textId="18DC24B5" w:rsidR="003A45D5" w:rsidRPr="00C42665" w:rsidRDefault="003A45D5" w:rsidP="003A45D5">
            <w:pPr>
              <w:jc w:val="center"/>
              <w:rPr>
                <w:rFonts w:ascii="Kings Caslon Text" w:hAnsi="Kings Caslon Text"/>
              </w:rPr>
            </w:pPr>
            <w:r w:rsidRPr="00C42665">
              <w:rPr>
                <w:rFonts w:ascii="Kings Caslon Text" w:hAnsi="Kings Caslon Text"/>
              </w:rPr>
              <w:t>139 (82%)</w:t>
            </w:r>
          </w:p>
        </w:tc>
      </w:tr>
      <w:tr w:rsidR="003A45D5" w:rsidRPr="00C42665" w14:paraId="73F06EF8" w14:textId="77777777" w:rsidTr="0012016F">
        <w:tc>
          <w:tcPr>
            <w:tcW w:w="5670" w:type="dxa"/>
          </w:tcPr>
          <w:p w14:paraId="0F3087B0" w14:textId="38CE735F" w:rsidR="003A45D5" w:rsidRPr="00C42665" w:rsidRDefault="003A45D5" w:rsidP="0012016F">
            <w:pPr>
              <w:ind w:left="174"/>
              <w:rPr>
                <w:rFonts w:ascii="Kings Caslon Text" w:hAnsi="Kings Caslon Text"/>
              </w:rPr>
            </w:pPr>
            <w:r w:rsidRPr="00C42665">
              <w:rPr>
                <w:rFonts w:ascii="Kings Caslon Text" w:hAnsi="Kings Caslon Text"/>
              </w:rPr>
              <w:t>SDQ</w:t>
            </w:r>
          </w:p>
        </w:tc>
        <w:tc>
          <w:tcPr>
            <w:tcW w:w="1673" w:type="dxa"/>
          </w:tcPr>
          <w:p w14:paraId="53D21439" w14:textId="03B75F50" w:rsidR="003A45D5" w:rsidRPr="00C42665" w:rsidRDefault="003A45D5" w:rsidP="003A45D5">
            <w:pPr>
              <w:jc w:val="center"/>
              <w:rPr>
                <w:rFonts w:ascii="Kings Caslon Text" w:hAnsi="Kings Caslon Text"/>
              </w:rPr>
            </w:pPr>
            <w:r w:rsidRPr="00C42665">
              <w:rPr>
                <w:rFonts w:ascii="Kings Caslon Text" w:hAnsi="Kings Caslon Text"/>
              </w:rPr>
              <w:t>153 (92%)</w:t>
            </w:r>
          </w:p>
        </w:tc>
        <w:tc>
          <w:tcPr>
            <w:tcW w:w="1673" w:type="dxa"/>
          </w:tcPr>
          <w:p w14:paraId="3D5EABC5" w14:textId="0BF6D2AD" w:rsidR="003A45D5" w:rsidRPr="00C42665" w:rsidRDefault="003A45D5" w:rsidP="003A45D5">
            <w:pPr>
              <w:jc w:val="center"/>
              <w:rPr>
                <w:rFonts w:ascii="Kings Caslon Text" w:hAnsi="Kings Caslon Text"/>
              </w:rPr>
            </w:pPr>
            <w:r w:rsidRPr="00C42665">
              <w:rPr>
                <w:rFonts w:ascii="Kings Caslon Text" w:hAnsi="Kings Caslon Text"/>
              </w:rPr>
              <w:t>153 (91%)</w:t>
            </w:r>
          </w:p>
        </w:tc>
      </w:tr>
      <w:tr w:rsidR="003A45D5" w:rsidRPr="00C42665" w14:paraId="30A7B722" w14:textId="77777777" w:rsidTr="0012016F">
        <w:tc>
          <w:tcPr>
            <w:tcW w:w="5670" w:type="dxa"/>
          </w:tcPr>
          <w:p w14:paraId="11AF93A2" w14:textId="0F96DD35" w:rsidR="003A45D5" w:rsidRPr="00C42665" w:rsidRDefault="003A45D5" w:rsidP="0012016F">
            <w:pPr>
              <w:ind w:left="174"/>
              <w:rPr>
                <w:rFonts w:ascii="Kings Caslon Text" w:hAnsi="Kings Caslon Text"/>
              </w:rPr>
            </w:pPr>
            <w:r w:rsidRPr="00C42665">
              <w:rPr>
                <w:rFonts w:ascii="Kings Caslon Text" w:hAnsi="Kings Caslon Text"/>
              </w:rPr>
              <w:t>CHU9D</w:t>
            </w:r>
          </w:p>
        </w:tc>
        <w:tc>
          <w:tcPr>
            <w:tcW w:w="1673" w:type="dxa"/>
          </w:tcPr>
          <w:p w14:paraId="17BF6E25" w14:textId="1326714D" w:rsidR="003A45D5" w:rsidRPr="00C42665" w:rsidRDefault="003A45D5" w:rsidP="003A45D5">
            <w:pPr>
              <w:jc w:val="center"/>
              <w:rPr>
                <w:rFonts w:ascii="Kings Caslon Text" w:hAnsi="Kings Caslon Text"/>
              </w:rPr>
            </w:pPr>
            <w:r w:rsidRPr="00C42665">
              <w:rPr>
                <w:rFonts w:ascii="Kings Caslon Text" w:hAnsi="Kings Caslon Text"/>
              </w:rPr>
              <w:t>134 (80%)</w:t>
            </w:r>
          </w:p>
        </w:tc>
        <w:tc>
          <w:tcPr>
            <w:tcW w:w="1673" w:type="dxa"/>
          </w:tcPr>
          <w:p w14:paraId="25F12F13" w14:textId="309A29A6" w:rsidR="003A45D5" w:rsidRPr="00C42665" w:rsidRDefault="003A45D5" w:rsidP="003A45D5">
            <w:pPr>
              <w:jc w:val="center"/>
              <w:rPr>
                <w:rFonts w:ascii="Kings Caslon Text" w:hAnsi="Kings Caslon Text"/>
              </w:rPr>
            </w:pPr>
            <w:r w:rsidRPr="00C42665">
              <w:rPr>
                <w:rFonts w:ascii="Kings Caslon Text" w:hAnsi="Kings Caslon Text"/>
              </w:rPr>
              <w:t>124 (74%)</w:t>
            </w:r>
          </w:p>
        </w:tc>
      </w:tr>
      <w:tr w:rsidR="003A45D5" w:rsidRPr="00C42665" w14:paraId="74FB583A" w14:textId="77777777" w:rsidTr="0012016F">
        <w:tc>
          <w:tcPr>
            <w:tcW w:w="5670" w:type="dxa"/>
            <w:tcBorders>
              <w:bottom w:val="single" w:sz="4" w:space="0" w:color="auto"/>
            </w:tcBorders>
          </w:tcPr>
          <w:p w14:paraId="5687899D" w14:textId="193403D2" w:rsidR="003A45D5" w:rsidRPr="00C42665" w:rsidRDefault="003A45D5" w:rsidP="0012016F">
            <w:pPr>
              <w:ind w:left="174"/>
              <w:rPr>
                <w:rFonts w:ascii="Kings Caslon Text" w:hAnsi="Kings Caslon Text"/>
              </w:rPr>
            </w:pPr>
            <w:r w:rsidRPr="00C42665">
              <w:rPr>
                <w:rFonts w:ascii="Kings Caslon Text" w:hAnsi="Kings Caslon Text"/>
              </w:rPr>
              <w:t>EQ-5D-5L</w:t>
            </w:r>
          </w:p>
        </w:tc>
        <w:tc>
          <w:tcPr>
            <w:tcW w:w="1673" w:type="dxa"/>
            <w:tcBorders>
              <w:bottom w:val="single" w:sz="4" w:space="0" w:color="auto"/>
            </w:tcBorders>
          </w:tcPr>
          <w:p w14:paraId="28B73A1B" w14:textId="0250DF60" w:rsidR="003A45D5" w:rsidRPr="00C42665" w:rsidRDefault="003A45D5" w:rsidP="003A45D5">
            <w:pPr>
              <w:jc w:val="center"/>
              <w:rPr>
                <w:rFonts w:ascii="Kings Caslon Text" w:hAnsi="Kings Caslon Text"/>
              </w:rPr>
            </w:pPr>
            <w:r w:rsidRPr="00C42665">
              <w:rPr>
                <w:rFonts w:ascii="Kings Caslon Text" w:hAnsi="Kings Caslon Text"/>
              </w:rPr>
              <w:t>134 (80%)</w:t>
            </w:r>
          </w:p>
        </w:tc>
        <w:tc>
          <w:tcPr>
            <w:tcW w:w="1673" w:type="dxa"/>
            <w:tcBorders>
              <w:bottom w:val="single" w:sz="4" w:space="0" w:color="auto"/>
            </w:tcBorders>
          </w:tcPr>
          <w:p w14:paraId="183CF122" w14:textId="3B067328" w:rsidR="003A45D5" w:rsidRPr="00C42665" w:rsidRDefault="003A45D5" w:rsidP="003A45D5">
            <w:pPr>
              <w:jc w:val="center"/>
              <w:rPr>
                <w:rFonts w:ascii="Kings Caslon Text" w:hAnsi="Kings Caslon Text"/>
              </w:rPr>
            </w:pPr>
            <w:r w:rsidRPr="00C42665">
              <w:rPr>
                <w:rFonts w:ascii="Kings Caslon Text" w:hAnsi="Kings Caslon Text"/>
              </w:rPr>
              <w:t>124 (74%)</w:t>
            </w:r>
          </w:p>
        </w:tc>
      </w:tr>
      <w:tr w:rsidR="0012016F" w:rsidRPr="00C42665" w14:paraId="1CBDF66A" w14:textId="77777777" w:rsidTr="0012016F">
        <w:tc>
          <w:tcPr>
            <w:tcW w:w="5670" w:type="dxa"/>
            <w:tcBorders>
              <w:top w:val="single" w:sz="4" w:space="0" w:color="auto"/>
            </w:tcBorders>
          </w:tcPr>
          <w:p w14:paraId="4F601276" w14:textId="1B3CF657" w:rsidR="0012016F" w:rsidRPr="00C42665" w:rsidRDefault="0012016F" w:rsidP="00023087">
            <w:pPr>
              <w:rPr>
                <w:rFonts w:ascii="Kings Caslon Text" w:hAnsi="Kings Caslon Text"/>
                <w:b/>
                <w:bCs/>
              </w:rPr>
            </w:pPr>
            <w:r w:rsidRPr="00C42665">
              <w:rPr>
                <w:rFonts w:ascii="Kings Caslon Text" w:hAnsi="Kings Caslon Text"/>
                <w:b/>
                <w:bCs/>
              </w:rPr>
              <w:t>Overall</w:t>
            </w:r>
          </w:p>
        </w:tc>
        <w:tc>
          <w:tcPr>
            <w:tcW w:w="1673" w:type="dxa"/>
            <w:tcBorders>
              <w:top w:val="single" w:sz="4" w:space="0" w:color="auto"/>
            </w:tcBorders>
          </w:tcPr>
          <w:p w14:paraId="33B11687" w14:textId="77777777" w:rsidR="0012016F" w:rsidRPr="00C42665" w:rsidRDefault="0012016F" w:rsidP="00023087">
            <w:pPr>
              <w:jc w:val="center"/>
              <w:rPr>
                <w:rFonts w:ascii="Kings Caslon Text" w:hAnsi="Kings Caslon Text"/>
              </w:rPr>
            </w:pPr>
          </w:p>
        </w:tc>
        <w:tc>
          <w:tcPr>
            <w:tcW w:w="1673" w:type="dxa"/>
            <w:tcBorders>
              <w:top w:val="single" w:sz="4" w:space="0" w:color="auto"/>
            </w:tcBorders>
          </w:tcPr>
          <w:p w14:paraId="2BBA14D5" w14:textId="77777777" w:rsidR="0012016F" w:rsidRPr="00C42665" w:rsidRDefault="0012016F" w:rsidP="00023087">
            <w:pPr>
              <w:jc w:val="center"/>
              <w:rPr>
                <w:rFonts w:ascii="Kings Caslon Text" w:hAnsi="Kings Caslon Text"/>
              </w:rPr>
            </w:pPr>
          </w:p>
        </w:tc>
      </w:tr>
      <w:tr w:rsidR="0034522D" w:rsidRPr="00C42665" w14:paraId="6B25F2C3" w14:textId="77777777" w:rsidTr="0012016F">
        <w:tc>
          <w:tcPr>
            <w:tcW w:w="5670" w:type="dxa"/>
          </w:tcPr>
          <w:p w14:paraId="2262751A" w14:textId="7F91307B" w:rsidR="0034522D" w:rsidRPr="00C42665" w:rsidRDefault="0034522D" w:rsidP="0034522D">
            <w:pPr>
              <w:ind w:left="174"/>
              <w:rPr>
                <w:rFonts w:ascii="Kings Caslon Text" w:hAnsi="Kings Caslon Text"/>
              </w:rPr>
            </w:pPr>
            <w:r w:rsidRPr="00C42665">
              <w:rPr>
                <w:rFonts w:ascii="Kings Caslon Text" w:hAnsi="Kings Caslon Text"/>
              </w:rPr>
              <w:t>Primary analysis: SDQ at 12-months</w:t>
            </w:r>
          </w:p>
        </w:tc>
        <w:tc>
          <w:tcPr>
            <w:tcW w:w="1673" w:type="dxa"/>
          </w:tcPr>
          <w:p w14:paraId="36333229" w14:textId="7688006B" w:rsidR="0034522D" w:rsidRPr="00C42665" w:rsidRDefault="0034522D" w:rsidP="0034522D">
            <w:pPr>
              <w:jc w:val="center"/>
              <w:rPr>
                <w:rFonts w:ascii="Kings Caslon Text" w:hAnsi="Kings Caslon Text"/>
              </w:rPr>
            </w:pPr>
            <w:r w:rsidRPr="00C42665">
              <w:rPr>
                <w:rFonts w:ascii="Kings Caslon Text" w:hAnsi="Kings Caslon Text"/>
              </w:rPr>
              <w:t>128 (77%)</w:t>
            </w:r>
          </w:p>
        </w:tc>
        <w:tc>
          <w:tcPr>
            <w:tcW w:w="1673" w:type="dxa"/>
          </w:tcPr>
          <w:p w14:paraId="65182A91" w14:textId="5A84F1C5" w:rsidR="0034522D" w:rsidRPr="00C42665" w:rsidRDefault="0034522D" w:rsidP="0034522D">
            <w:pPr>
              <w:jc w:val="center"/>
              <w:rPr>
                <w:rFonts w:ascii="Kings Caslon Text" w:hAnsi="Kings Caslon Text"/>
              </w:rPr>
            </w:pPr>
            <w:r w:rsidRPr="00C42665">
              <w:rPr>
                <w:rFonts w:ascii="Kings Caslon Text" w:hAnsi="Kings Caslon Text"/>
              </w:rPr>
              <w:t>133 (79%)</w:t>
            </w:r>
          </w:p>
        </w:tc>
      </w:tr>
      <w:tr w:rsidR="00A03A1E" w:rsidRPr="00C42665" w14:paraId="55DDA98C" w14:textId="77777777" w:rsidTr="0012016F">
        <w:tc>
          <w:tcPr>
            <w:tcW w:w="5670" w:type="dxa"/>
          </w:tcPr>
          <w:p w14:paraId="0639DFF9" w14:textId="7FFDCC13" w:rsidR="00A03A1E" w:rsidRPr="00C42665" w:rsidRDefault="00A03A1E" w:rsidP="00A03A1E">
            <w:pPr>
              <w:ind w:left="174"/>
              <w:rPr>
                <w:rFonts w:ascii="Kings Caslon Text" w:hAnsi="Kings Caslon Text"/>
              </w:rPr>
            </w:pPr>
            <w:r w:rsidRPr="00C42665">
              <w:rPr>
                <w:rFonts w:ascii="Kings Caslon Text" w:hAnsi="Kings Caslon Text"/>
              </w:rPr>
              <w:t>Secondary analysis: SDQ at 6-months</w:t>
            </w:r>
          </w:p>
        </w:tc>
        <w:tc>
          <w:tcPr>
            <w:tcW w:w="1673" w:type="dxa"/>
          </w:tcPr>
          <w:p w14:paraId="75520189" w14:textId="1C2A3C22" w:rsidR="00A03A1E" w:rsidRPr="00C42665" w:rsidRDefault="00A03A1E" w:rsidP="00A03A1E">
            <w:pPr>
              <w:jc w:val="center"/>
              <w:rPr>
                <w:rFonts w:ascii="Kings Caslon Text" w:hAnsi="Kings Caslon Text"/>
              </w:rPr>
            </w:pPr>
            <w:r w:rsidRPr="00C42665">
              <w:rPr>
                <w:rFonts w:ascii="Kings Caslon Text" w:hAnsi="Kings Caslon Text"/>
              </w:rPr>
              <w:t>136 (82%)</w:t>
            </w:r>
          </w:p>
        </w:tc>
        <w:tc>
          <w:tcPr>
            <w:tcW w:w="1673" w:type="dxa"/>
          </w:tcPr>
          <w:p w14:paraId="6611D9CE" w14:textId="78110191" w:rsidR="00A03A1E" w:rsidRPr="00C42665" w:rsidRDefault="00A03A1E" w:rsidP="00A03A1E">
            <w:pPr>
              <w:jc w:val="center"/>
              <w:rPr>
                <w:rFonts w:ascii="Kings Caslon Text" w:hAnsi="Kings Caslon Text"/>
              </w:rPr>
            </w:pPr>
            <w:r w:rsidRPr="00C42665">
              <w:rPr>
                <w:rFonts w:ascii="Kings Caslon Text" w:hAnsi="Kings Caslon Text"/>
              </w:rPr>
              <w:t>143 (85%)</w:t>
            </w:r>
          </w:p>
        </w:tc>
      </w:tr>
      <w:tr w:rsidR="008661B7" w:rsidRPr="00C42665" w14:paraId="5E0ECE4F" w14:textId="77777777" w:rsidTr="00F63E0C">
        <w:tc>
          <w:tcPr>
            <w:tcW w:w="5670" w:type="dxa"/>
          </w:tcPr>
          <w:p w14:paraId="145179DD" w14:textId="468AFC99" w:rsidR="008661B7" w:rsidRPr="00C42665" w:rsidRDefault="008661B7" w:rsidP="008661B7">
            <w:pPr>
              <w:ind w:left="174"/>
              <w:rPr>
                <w:rFonts w:ascii="Kings Caslon Text" w:hAnsi="Kings Caslon Text"/>
              </w:rPr>
            </w:pPr>
            <w:r w:rsidRPr="00C42665">
              <w:rPr>
                <w:rFonts w:ascii="Kings Caslon Text" w:hAnsi="Kings Caslon Text"/>
              </w:rPr>
              <w:t>Secondary analysis: CHU9D at 12-months</w:t>
            </w:r>
          </w:p>
        </w:tc>
        <w:tc>
          <w:tcPr>
            <w:tcW w:w="1673" w:type="dxa"/>
            <w:vAlign w:val="bottom"/>
          </w:tcPr>
          <w:p w14:paraId="14BCCB56" w14:textId="16BC5732" w:rsidR="008661B7" w:rsidRPr="00C42665" w:rsidRDefault="008661B7" w:rsidP="008661B7">
            <w:pPr>
              <w:jc w:val="center"/>
              <w:rPr>
                <w:rFonts w:ascii="Kings Caslon Text" w:hAnsi="Kings Caslon Text"/>
              </w:rPr>
            </w:pPr>
            <w:r w:rsidRPr="00C42665">
              <w:rPr>
                <w:rFonts w:ascii="Kings Caslon Text" w:hAnsi="Kings Caslon Text"/>
              </w:rPr>
              <w:t>115 (69%)</w:t>
            </w:r>
          </w:p>
        </w:tc>
        <w:tc>
          <w:tcPr>
            <w:tcW w:w="1673" w:type="dxa"/>
            <w:vAlign w:val="bottom"/>
          </w:tcPr>
          <w:p w14:paraId="29D150A0" w14:textId="5269CF7C" w:rsidR="008661B7" w:rsidRPr="00C42665" w:rsidRDefault="008661B7" w:rsidP="008661B7">
            <w:pPr>
              <w:jc w:val="center"/>
              <w:rPr>
                <w:rFonts w:ascii="Kings Caslon Text" w:hAnsi="Kings Caslon Text"/>
              </w:rPr>
            </w:pPr>
            <w:r w:rsidRPr="00C42665">
              <w:rPr>
                <w:rFonts w:ascii="Kings Caslon Text" w:hAnsi="Kings Caslon Text"/>
              </w:rPr>
              <w:t>105 (63%)</w:t>
            </w:r>
          </w:p>
        </w:tc>
      </w:tr>
      <w:tr w:rsidR="008661B7" w:rsidRPr="00C42665" w14:paraId="48E77933" w14:textId="77777777" w:rsidTr="00F63E0C">
        <w:tc>
          <w:tcPr>
            <w:tcW w:w="5670" w:type="dxa"/>
          </w:tcPr>
          <w:p w14:paraId="4743F80F" w14:textId="3DB93347" w:rsidR="008661B7" w:rsidRPr="00C42665" w:rsidRDefault="008661B7" w:rsidP="008661B7">
            <w:pPr>
              <w:ind w:left="174"/>
              <w:rPr>
                <w:rFonts w:ascii="Kings Caslon Text" w:hAnsi="Kings Caslon Text"/>
              </w:rPr>
            </w:pPr>
            <w:r w:rsidRPr="00C42665">
              <w:rPr>
                <w:rFonts w:ascii="Kings Caslon Text" w:hAnsi="Kings Caslon Text"/>
              </w:rPr>
              <w:t>Secondary analysis: EQ-5D-5L at 12-months</w:t>
            </w:r>
          </w:p>
        </w:tc>
        <w:tc>
          <w:tcPr>
            <w:tcW w:w="1673" w:type="dxa"/>
            <w:vAlign w:val="bottom"/>
          </w:tcPr>
          <w:p w14:paraId="15903F87" w14:textId="4049BC56" w:rsidR="008661B7" w:rsidRPr="00C42665" w:rsidRDefault="008661B7" w:rsidP="008661B7">
            <w:pPr>
              <w:jc w:val="center"/>
              <w:rPr>
                <w:rFonts w:ascii="Kings Caslon Text" w:hAnsi="Kings Caslon Text"/>
              </w:rPr>
            </w:pPr>
            <w:r w:rsidRPr="00C42665">
              <w:rPr>
                <w:rFonts w:ascii="Kings Caslon Text" w:hAnsi="Kings Caslon Text"/>
              </w:rPr>
              <w:t>114 (69%)</w:t>
            </w:r>
          </w:p>
        </w:tc>
        <w:tc>
          <w:tcPr>
            <w:tcW w:w="1673" w:type="dxa"/>
            <w:vAlign w:val="bottom"/>
          </w:tcPr>
          <w:p w14:paraId="59E1DCFB" w14:textId="67CB057C" w:rsidR="008661B7" w:rsidRPr="00C42665" w:rsidRDefault="008661B7" w:rsidP="008661B7">
            <w:pPr>
              <w:jc w:val="center"/>
              <w:rPr>
                <w:rFonts w:ascii="Kings Caslon Text" w:hAnsi="Kings Caslon Text"/>
              </w:rPr>
            </w:pPr>
            <w:r w:rsidRPr="00C42665">
              <w:rPr>
                <w:rFonts w:ascii="Kings Caslon Text" w:hAnsi="Kings Caslon Text"/>
              </w:rPr>
              <w:t>106 (63%)</w:t>
            </w:r>
          </w:p>
        </w:tc>
      </w:tr>
      <w:tr w:rsidR="001D182C" w:rsidRPr="00C42665" w14:paraId="146BEF73" w14:textId="77777777" w:rsidTr="0012016F">
        <w:tc>
          <w:tcPr>
            <w:tcW w:w="5670" w:type="dxa"/>
            <w:tcBorders>
              <w:bottom w:val="single" w:sz="4" w:space="0" w:color="auto"/>
            </w:tcBorders>
          </w:tcPr>
          <w:p w14:paraId="404A0C1C" w14:textId="3EAB2E01" w:rsidR="001D182C" w:rsidRPr="00C42665" w:rsidRDefault="001D182C" w:rsidP="001D182C">
            <w:pPr>
              <w:ind w:left="174"/>
              <w:rPr>
                <w:rFonts w:ascii="Kings Caslon Text" w:hAnsi="Kings Caslon Text"/>
              </w:rPr>
            </w:pPr>
            <w:r w:rsidRPr="00C42665">
              <w:rPr>
                <w:rFonts w:ascii="Kings Caslon Text" w:hAnsi="Kings Caslon Text"/>
              </w:rPr>
              <w:t>Secondary analysis: CHU9D + EQ-5D-5L at 12-months</w:t>
            </w:r>
          </w:p>
        </w:tc>
        <w:tc>
          <w:tcPr>
            <w:tcW w:w="1673" w:type="dxa"/>
            <w:tcBorders>
              <w:bottom w:val="single" w:sz="4" w:space="0" w:color="auto"/>
            </w:tcBorders>
          </w:tcPr>
          <w:p w14:paraId="73BF6E14" w14:textId="2058D743" w:rsidR="001D182C" w:rsidRPr="00C42665" w:rsidRDefault="001D182C" w:rsidP="001D182C">
            <w:pPr>
              <w:jc w:val="center"/>
              <w:rPr>
                <w:rFonts w:ascii="Kings Caslon Text" w:hAnsi="Kings Caslon Text"/>
              </w:rPr>
            </w:pPr>
            <w:r w:rsidRPr="00C42665">
              <w:rPr>
                <w:rFonts w:ascii="Kings Caslon Text" w:hAnsi="Kings Caslon Text"/>
              </w:rPr>
              <w:t>113 (68%)</w:t>
            </w:r>
          </w:p>
        </w:tc>
        <w:tc>
          <w:tcPr>
            <w:tcW w:w="1673" w:type="dxa"/>
            <w:tcBorders>
              <w:bottom w:val="single" w:sz="4" w:space="0" w:color="auto"/>
            </w:tcBorders>
          </w:tcPr>
          <w:p w14:paraId="11EEE24A" w14:textId="0B46F06C" w:rsidR="001D182C" w:rsidRPr="00C42665" w:rsidRDefault="001D182C" w:rsidP="001D182C">
            <w:pPr>
              <w:jc w:val="center"/>
              <w:rPr>
                <w:rFonts w:ascii="Kings Caslon Text" w:hAnsi="Kings Caslon Text"/>
              </w:rPr>
            </w:pPr>
            <w:r w:rsidRPr="00C42665">
              <w:rPr>
                <w:rFonts w:ascii="Kings Caslon Text" w:hAnsi="Kings Caslon Text"/>
              </w:rPr>
              <w:t>105 (63%)</w:t>
            </w:r>
          </w:p>
        </w:tc>
      </w:tr>
    </w:tbl>
    <w:p w14:paraId="17F07330" w14:textId="77777777" w:rsidR="003A45D5" w:rsidRPr="00C42665" w:rsidRDefault="003A45D5">
      <w:pPr>
        <w:rPr>
          <w:rFonts w:ascii="Kings Caslon Text" w:hAnsi="Kings Caslon Text"/>
          <w:b/>
          <w:bCs/>
        </w:rPr>
      </w:pPr>
    </w:p>
    <w:p w14:paraId="669C58B8" w14:textId="77777777" w:rsidR="00165C4A" w:rsidRPr="00C42665" w:rsidRDefault="00165C4A">
      <w:pPr>
        <w:rPr>
          <w:rFonts w:ascii="Kings Caslon Text" w:hAnsi="Kings Caslon Text"/>
          <w:b/>
          <w:bCs/>
        </w:rPr>
      </w:pPr>
    </w:p>
    <w:p w14:paraId="17047518" w14:textId="77777777" w:rsidR="00165C4A" w:rsidRPr="00C42665" w:rsidRDefault="00165C4A">
      <w:pPr>
        <w:rPr>
          <w:rFonts w:ascii="Kings Caslon Text" w:hAnsi="Kings Caslon Text"/>
          <w:b/>
          <w:bCs/>
        </w:rPr>
        <w:sectPr w:rsidR="00165C4A" w:rsidRPr="00C42665" w:rsidSect="00ED3853">
          <w:footerReference w:type="default" r:id="rId11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663AC4BA" w14:textId="723366C0" w:rsidR="00165C4A" w:rsidRPr="00C42665" w:rsidRDefault="00A71D46">
      <w:pPr>
        <w:rPr>
          <w:rFonts w:ascii="Kings Caslon Text" w:hAnsi="Kings Caslon Text"/>
          <w:b/>
          <w:bCs/>
          <w:sz w:val="24"/>
          <w:szCs w:val="24"/>
        </w:rPr>
      </w:pPr>
      <w:r w:rsidRPr="00C42665">
        <w:rPr>
          <w:rFonts w:ascii="Kings Caslon Text" w:hAnsi="Kings Caslon Text"/>
          <w:b/>
          <w:bCs/>
          <w:sz w:val="24"/>
          <w:szCs w:val="24"/>
        </w:rPr>
        <w:lastRenderedPageBreak/>
        <w:t xml:space="preserve">Table </w:t>
      </w:r>
      <w:r w:rsidR="004B3E68" w:rsidRPr="00C42665">
        <w:rPr>
          <w:rFonts w:ascii="Kings Caslon Text" w:hAnsi="Kings Caslon Text"/>
          <w:b/>
          <w:bCs/>
          <w:sz w:val="24"/>
          <w:szCs w:val="24"/>
        </w:rPr>
        <w:t>S</w:t>
      </w:r>
      <w:r w:rsidR="00B454B0" w:rsidRPr="00C42665">
        <w:rPr>
          <w:rFonts w:ascii="Kings Caslon Text" w:hAnsi="Kings Caslon Text"/>
          <w:b/>
          <w:bCs/>
          <w:sz w:val="24"/>
          <w:szCs w:val="24"/>
        </w:rPr>
        <w:t>5</w:t>
      </w:r>
      <w:r w:rsidRPr="00C42665">
        <w:rPr>
          <w:rFonts w:ascii="Kings Caslon Text" w:hAnsi="Kings Caslon Text"/>
          <w:b/>
          <w:bCs/>
          <w:sz w:val="24"/>
          <w:szCs w:val="24"/>
        </w:rPr>
        <w:t xml:space="preserve">: </w:t>
      </w:r>
      <w:r w:rsidR="00C36F90" w:rsidRPr="00C42665">
        <w:rPr>
          <w:rFonts w:ascii="Kings Caslon Text" w:hAnsi="Kings Caslon Text"/>
          <w:b/>
          <w:bCs/>
          <w:sz w:val="24"/>
          <w:szCs w:val="24"/>
        </w:rPr>
        <w:t>Hospital and community health and social care s</w:t>
      </w:r>
      <w:r w:rsidR="00CD2495" w:rsidRPr="00C42665">
        <w:rPr>
          <w:rFonts w:ascii="Kings Caslon Text" w:hAnsi="Kings Caslon Text"/>
          <w:b/>
          <w:bCs/>
          <w:sz w:val="24"/>
          <w:szCs w:val="24"/>
        </w:rPr>
        <w:t>ervice use over the 12-month follow-up period</w:t>
      </w:r>
    </w:p>
    <w:tbl>
      <w:tblPr>
        <w:tblW w:w="13773" w:type="dxa"/>
        <w:tblLayout w:type="fixed"/>
        <w:tblLook w:val="04A0" w:firstRow="1" w:lastRow="0" w:firstColumn="1" w:lastColumn="0" w:noHBand="0" w:noVBand="1"/>
      </w:tblPr>
      <w:tblGrid>
        <w:gridCol w:w="3402"/>
        <w:gridCol w:w="992"/>
        <w:gridCol w:w="1600"/>
        <w:gridCol w:w="1297"/>
        <w:gridCol w:w="1296"/>
        <w:gridCol w:w="1052"/>
        <w:gridCol w:w="1541"/>
        <w:gridCol w:w="1296"/>
        <w:gridCol w:w="1297"/>
      </w:tblGrid>
      <w:tr w:rsidR="0015369D" w:rsidRPr="00C42665" w14:paraId="11419104" w14:textId="77777777" w:rsidTr="00E55338">
        <w:trPr>
          <w:trHeight w:val="280"/>
        </w:trPr>
        <w:tc>
          <w:tcPr>
            <w:tcW w:w="3402" w:type="dxa"/>
            <w:tcBorders>
              <w:top w:val="single" w:sz="4" w:space="0" w:color="auto"/>
              <w:left w:val="nil"/>
              <w:right w:val="nil"/>
            </w:tcBorders>
            <w:shd w:val="clear" w:color="auto" w:fill="FFFFFF" w:themeFill="background1"/>
            <w:noWrap/>
            <w:vAlign w:val="bottom"/>
          </w:tcPr>
          <w:p w14:paraId="4A4D6238" w14:textId="6730541A" w:rsidR="0015369D" w:rsidRPr="00C42665" w:rsidRDefault="0015369D" w:rsidP="0015369D">
            <w:pPr>
              <w:pStyle w:val="NoSpacing"/>
              <w:spacing w:line="240" w:lineRule="auto"/>
              <w:rPr>
                <w:rFonts w:ascii="Kings Caslon Text" w:hAnsi="Kings Caslon Text"/>
                <w:b/>
                <w:bCs/>
                <w:color w:val="000000" w:themeColor="text1"/>
              </w:rPr>
            </w:pPr>
            <w:r w:rsidRPr="00C42665">
              <w:rPr>
                <w:rFonts w:ascii="Kings Caslon Text" w:hAnsi="Kings Caslon Text"/>
                <w:b/>
                <w:bCs/>
                <w:color w:val="000000" w:themeColor="text1"/>
              </w:rPr>
              <w:t>Service </w:t>
            </w:r>
          </w:p>
        </w:tc>
        <w:tc>
          <w:tcPr>
            <w:tcW w:w="5185" w:type="dxa"/>
            <w:gridSpan w:val="4"/>
            <w:tcBorders>
              <w:top w:val="single" w:sz="4" w:space="0" w:color="auto"/>
              <w:left w:val="nil"/>
              <w:right w:val="nil"/>
            </w:tcBorders>
            <w:shd w:val="clear" w:color="auto" w:fill="FFFFFF" w:themeFill="background1"/>
            <w:noWrap/>
            <w:vAlign w:val="bottom"/>
          </w:tcPr>
          <w:p w14:paraId="4E7D30AE" w14:textId="7777777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b/>
                <w:bCs/>
                <w:color w:val="000000" w:themeColor="text1"/>
              </w:rPr>
            </w:pPr>
            <w:r w:rsidRPr="00C42665">
              <w:rPr>
                <w:rFonts w:ascii="Kings Caslon Text" w:hAnsi="Kings Caslon Text"/>
                <w:b/>
                <w:bCs/>
                <w:color w:val="000000" w:themeColor="text1"/>
              </w:rPr>
              <w:t>MICE</w:t>
            </w:r>
          </w:p>
          <w:p w14:paraId="569E41A4" w14:textId="04D468B4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b/>
                <w:bCs/>
                <w:color w:val="000000" w:themeColor="text1"/>
              </w:rPr>
            </w:pPr>
            <w:r w:rsidRPr="00C42665">
              <w:rPr>
                <w:rFonts w:ascii="Kings Caslon Text" w:hAnsi="Kings Caslon Text"/>
                <w:b/>
                <w:bCs/>
                <w:color w:val="000000" w:themeColor="text1"/>
              </w:rPr>
              <w:t>(N=128)</w:t>
            </w:r>
          </w:p>
        </w:tc>
        <w:tc>
          <w:tcPr>
            <w:tcW w:w="5186" w:type="dxa"/>
            <w:gridSpan w:val="4"/>
            <w:tcBorders>
              <w:top w:val="single" w:sz="4" w:space="0" w:color="auto"/>
              <w:left w:val="nil"/>
              <w:right w:val="nil"/>
            </w:tcBorders>
            <w:shd w:val="clear" w:color="auto" w:fill="FFFFFF" w:themeFill="background1"/>
            <w:noWrap/>
            <w:vAlign w:val="bottom"/>
          </w:tcPr>
          <w:p w14:paraId="72A7587C" w14:textId="7777777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b/>
                <w:bCs/>
                <w:color w:val="000000" w:themeColor="text1"/>
              </w:rPr>
            </w:pPr>
            <w:r w:rsidRPr="00C42665">
              <w:rPr>
                <w:rFonts w:ascii="Kings Caslon Text" w:hAnsi="Kings Caslon Text"/>
                <w:b/>
                <w:bCs/>
                <w:color w:val="000000" w:themeColor="text1"/>
              </w:rPr>
              <w:t>Control</w:t>
            </w:r>
          </w:p>
          <w:p w14:paraId="28C4641E" w14:textId="61672140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b/>
                <w:bCs/>
                <w:color w:val="000000" w:themeColor="text1"/>
              </w:rPr>
            </w:pPr>
            <w:r w:rsidRPr="00C42665">
              <w:rPr>
                <w:rFonts w:ascii="Kings Caslon Text" w:hAnsi="Kings Caslon Text"/>
                <w:b/>
                <w:bCs/>
                <w:color w:val="000000" w:themeColor="text1"/>
              </w:rPr>
              <w:t>(N=133)</w:t>
            </w:r>
          </w:p>
        </w:tc>
      </w:tr>
      <w:tr w:rsidR="0015369D" w:rsidRPr="00C42665" w14:paraId="541A426D" w14:textId="77777777" w:rsidTr="00E55338">
        <w:trPr>
          <w:trHeight w:val="280"/>
        </w:trPr>
        <w:tc>
          <w:tcPr>
            <w:tcW w:w="3402" w:type="dxa"/>
            <w:tcBorders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bottom"/>
          </w:tcPr>
          <w:p w14:paraId="463430D7" w14:textId="565F7A1C" w:rsidR="0015369D" w:rsidRPr="00C42665" w:rsidRDefault="0015369D" w:rsidP="0015369D">
            <w:pPr>
              <w:pStyle w:val="NoSpacing"/>
              <w:spacing w:line="240" w:lineRule="auto"/>
              <w:rPr>
                <w:rFonts w:ascii="Kings Caslon Text" w:hAnsi="Kings Caslon Text"/>
                <w:b/>
                <w:bCs/>
                <w:color w:val="000000" w:themeColor="text1"/>
              </w:rPr>
            </w:pPr>
          </w:p>
        </w:tc>
        <w:tc>
          <w:tcPr>
            <w:tcW w:w="992" w:type="dxa"/>
            <w:tcBorders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5B4280AB" w14:textId="7777777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b/>
                <w:bCs/>
                <w:color w:val="000000" w:themeColor="text1"/>
              </w:rPr>
            </w:pPr>
            <w:r w:rsidRPr="00C42665">
              <w:rPr>
                <w:rFonts w:ascii="Kings Caslon Text" w:hAnsi="Kings Caslon Text"/>
                <w:b/>
                <w:bCs/>
                <w:color w:val="000000" w:themeColor="text1"/>
              </w:rPr>
              <w:t>N</w:t>
            </w:r>
          </w:p>
        </w:tc>
        <w:tc>
          <w:tcPr>
            <w:tcW w:w="1600" w:type="dxa"/>
            <w:tcBorders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214F14C9" w14:textId="7777777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b/>
                <w:bCs/>
                <w:color w:val="000000" w:themeColor="text1"/>
              </w:rPr>
            </w:pPr>
            <w:r w:rsidRPr="00C42665">
              <w:rPr>
                <w:rFonts w:ascii="Kings Caslon Text" w:hAnsi="Kings Caslon Text"/>
                <w:b/>
                <w:bCs/>
                <w:color w:val="000000" w:themeColor="text1"/>
              </w:rPr>
              <w:t>Mean (SD)</w:t>
            </w:r>
          </w:p>
        </w:tc>
        <w:tc>
          <w:tcPr>
            <w:tcW w:w="1297" w:type="dxa"/>
            <w:tcBorders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71DD35BD" w14:textId="7777777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b/>
                <w:bCs/>
                <w:color w:val="000000" w:themeColor="text1"/>
              </w:rPr>
            </w:pPr>
            <w:r w:rsidRPr="00C42665">
              <w:rPr>
                <w:rFonts w:ascii="Kings Caslon Text" w:hAnsi="Kings Caslon Text"/>
                <w:b/>
                <w:bCs/>
                <w:color w:val="000000" w:themeColor="text1"/>
              </w:rPr>
              <w:t>Range</w:t>
            </w:r>
          </w:p>
        </w:tc>
        <w:tc>
          <w:tcPr>
            <w:tcW w:w="1296" w:type="dxa"/>
            <w:tcBorders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4E6381E1" w14:textId="7777777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b/>
                <w:bCs/>
                <w:color w:val="000000" w:themeColor="text1"/>
              </w:rPr>
            </w:pPr>
            <w:r w:rsidRPr="00C42665">
              <w:rPr>
                <w:rFonts w:ascii="Kings Caslon Text" w:hAnsi="Kings Caslon Text"/>
                <w:b/>
                <w:bCs/>
                <w:color w:val="000000" w:themeColor="text1"/>
              </w:rPr>
              <w:t>% using</w:t>
            </w:r>
          </w:p>
        </w:tc>
        <w:tc>
          <w:tcPr>
            <w:tcW w:w="1052" w:type="dxa"/>
            <w:tcBorders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5A7A7612" w14:textId="7777777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b/>
                <w:bCs/>
                <w:color w:val="000000" w:themeColor="text1"/>
              </w:rPr>
            </w:pPr>
            <w:r w:rsidRPr="00C42665">
              <w:rPr>
                <w:rFonts w:ascii="Kings Caslon Text" w:hAnsi="Kings Caslon Text"/>
                <w:b/>
                <w:bCs/>
                <w:color w:val="000000" w:themeColor="text1"/>
              </w:rPr>
              <w:t>N</w:t>
            </w:r>
          </w:p>
        </w:tc>
        <w:tc>
          <w:tcPr>
            <w:tcW w:w="1541" w:type="dxa"/>
            <w:tcBorders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27106882" w14:textId="7777777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b/>
                <w:bCs/>
                <w:color w:val="000000" w:themeColor="text1"/>
              </w:rPr>
            </w:pPr>
            <w:r w:rsidRPr="00C42665">
              <w:rPr>
                <w:rFonts w:ascii="Kings Caslon Text" w:hAnsi="Kings Caslon Text"/>
                <w:b/>
                <w:bCs/>
                <w:color w:val="000000" w:themeColor="text1"/>
              </w:rPr>
              <w:t>Mean (SD)</w:t>
            </w:r>
          </w:p>
        </w:tc>
        <w:tc>
          <w:tcPr>
            <w:tcW w:w="1296" w:type="dxa"/>
            <w:tcBorders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3B860025" w14:textId="7777777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b/>
                <w:bCs/>
                <w:color w:val="000000" w:themeColor="text1"/>
              </w:rPr>
            </w:pPr>
            <w:r w:rsidRPr="00C42665">
              <w:rPr>
                <w:rFonts w:ascii="Kings Caslon Text" w:hAnsi="Kings Caslon Text"/>
                <w:b/>
                <w:bCs/>
                <w:color w:val="000000" w:themeColor="text1"/>
              </w:rPr>
              <w:t>Range</w:t>
            </w:r>
          </w:p>
        </w:tc>
        <w:tc>
          <w:tcPr>
            <w:tcW w:w="1297" w:type="dxa"/>
            <w:tcBorders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1EC058C5" w14:textId="7777777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b/>
                <w:bCs/>
                <w:color w:val="000000" w:themeColor="text1"/>
              </w:rPr>
            </w:pPr>
            <w:r w:rsidRPr="00C42665">
              <w:rPr>
                <w:rFonts w:ascii="Kings Caslon Text" w:hAnsi="Kings Caslon Text"/>
                <w:b/>
                <w:bCs/>
                <w:color w:val="000000" w:themeColor="text1"/>
              </w:rPr>
              <w:t>% using</w:t>
            </w:r>
          </w:p>
        </w:tc>
      </w:tr>
      <w:tr w:rsidR="00175435" w:rsidRPr="00C42665" w14:paraId="1C4778F6" w14:textId="77777777" w:rsidTr="00E55338">
        <w:trPr>
          <w:trHeight w:val="300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83553E2" w14:textId="6FF5CC24" w:rsidR="00175435" w:rsidRPr="00C42665" w:rsidRDefault="00175435" w:rsidP="0015369D">
            <w:pPr>
              <w:pStyle w:val="NoSpacing"/>
              <w:spacing w:line="240" w:lineRule="auto"/>
              <w:rPr>
                <w:rFonts w:ascii="Kings Caslon Text" w:hAnsi="Kings Caslon Text"/>
                <w:b/>
                <w:bCs/>
                <w:color w:val="000000" w:themeColor="text1"/>
              </w:rPr>
            </w:pPr>
            <w:r w:rsidRPr="00C42665">
              <w:rPr>
                <w:rFonts w:ascii="Kings Caslon Text" w:hAnsi="Kings Caslon Text"/>
                <w:b/>
                <w:bCs/>
                <w:color w:val="000000" w:themeColor="text1"/>
              </w:rPr>
              <w:t>MICE intervention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0DFF066" w14:textId="77777777" w:rsidR="00175435" w:rsidRPr="00C42665" w:rsidRDefault="00175435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A165718" w14:textId="77777777" w:rsidR="00175435" w:rsidRPr="00C42665" w:rsidRDefault="00175435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</w:p>
        </w:tc>
        <w:tc>
          <w:tcPr>
            <w:tcW w:w="1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617E5A0" w14:textId="77777777" w:rsidR="00175435" w:rsidRPr="00C42665" w:rsidRDefault="00175435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DD0DD8E" w14:textId="77777777" w:rsidR="00175435" w:rsidRPr="00C42665" w:rsidRDefault="00175435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</w:p>
        </w:tc>
        <w:tc>
          <w:tcPr>
            <w:tcW w:w="1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0D04D6E" w14:textId="77777777" w:rsidR="00175435" w:rsidRPr="00C42665" w:rsidRDefault="00175435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</w:p>
        </w:tc>
        <w:tc>
          <w:tcPr>
            <w:tcW w:w="15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2373B52" w14:textId="77777777" w:rsidR="00175435" w:rsidRPr="00C42665" w:rsidRDefault="00175435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BEB81C4" w14:textId="77777777" w:rsidR="00175435" w:rsidRPr="00C42665" w:rsidRDefault="00175435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</w:p>
        </w:tc>
        <w:tc>
          <w:tcPr>
            <w:tcW w:w="1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4DE3942" w14:textId="77777777" w:rsidR="00175435" w:rsidRPr="00C42665" w:rsidRDefault="00175435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</w:p>
        </w:tc>
      </w:tr>
      <w:tr w:rsidR="00175435" w:rsidRPr="00C42665" w14:paraId="0B8B8616" w14:textId="77777777" w:rsidTr="00E55338">
        <w:trPr>
          <w:trHeight w:val="300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3A4EC64" w14:textId="57D86F3D" w:rsidR="00175435" w:rsidRPr="00C42665" w:rsidRDefault="004E1B0A" w:rsidP="0015369D">
            <w:pPr>
              <w:pStyle w:val="NoSpacing"/>
              <w:spacing w:line="240" w:lineRule="auto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Total</w:t>
            </w:r>
            <w:r w:rsidR="00820D7F" w:rsidRPr="00C42665">
              <w:rPr>
                <w:rFonts w:ascii="Kings Caslon Text" w:hAnsi="Kings Caslon Text"/>
                <w:color w:val="000000" w:themeColor="text1"/>
              </w:rPr>
              <w:t xml:space="preserve"> sessions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90D83DC" w14:textId="2D10B2EC" w:rsidR="00175435" w:rsidRPr="00C42665" w:rsidRDefault="00EA1B8B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128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68845FF" w14:textId="3C1640C5" w:rsidR="00175435" w:rsidRPr="00C42665" w:rsidRDefault="00CB43A0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18.23 (3.90)</w:t>
            </w:r>
          </w:p>
        </w:tc>
        <w:tc>
          <w:tcPr>
            <w:tcW w:w="1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4F20E85" w14:textId="7C22311E" w:rsidR="00175435" w:rsidRPr="00C42665" w:rsidRDefault="00CB43A0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2 - 23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523D7B6" w14:textId="6F992AF6" w:rsidR="00175435" w:rsidRPr="00C42665" w:rsidRDefault="00CB43A0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100%</w:t>
            </w:r>
          </w:p>
        </w:tc>
        <w:tc>
          <w:tcPr>
            <w:tcW w:w="1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B174154" w14:textId="1ED1ECE1" w:rsidR="00175435" w:rsidRPr="00C42665" w:rsidRDefault="00820D7F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n/a</w:t>
            </w:r>
          </w:p>
        </w:tc>
        <w:tc>
          <w:tcPr>
            <w:tcW w:w="15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631EFB0" w14:textId="1B435D2A" w:rsidR="00175435" w:rsidRPr="00C42665" w:rsidRDefault="00820D7F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n/a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4C4E0F2" w14:textId="2DDFF4C9" w:rsidR="00175435" w:rsidRPr="00C42665" w:rsidRDefault="00820D7F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n/a</w:t>
            </w:r>
          </w:p>
        </w:tc>
        <w:tc>
          <w:tcPr>
            <w:tcW w:w="1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FF66B9E" w14:textId="5E8E2776" w:rsidR="00175435" w:rsidRPr="00C42665" w:rsidRDefault="00820D7F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n/a</w:t>
            </w:r>
          </w:p>
        </w:tc>
      </w:tr>
      <w:tr w:rsidR="00B06863" w:rsidRPr="00C42665" w14:paraId="7936601A" w14:textId="77777777" w:rsidTr="00E55338">
        <w:trPr>
          <w:trHeight w:val="300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FC41516" w14:textId="0B9D0B90" w:rsidR="00B06863" w:rsidRPr="00C42665" w:rsidRDefault="00B06863" w:rsidP="00B06863">
            <w:pPr>
              <w:pStyle w:val="NoSpacing"/>
              <w:spacing w:line="240" w:lineRule="auto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Intervention sessions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069D49E" w14:textId="018D976F" w:rsidR="00B06863" w:rsidRPr="00C42665" w:rsidRDefault="00B06863" w:rsidP="00B06863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128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70E9355" w14:textId="2562D77B" w:rsidR="00B06863" w:rsidRPr="00C42665" w:rsidRDefault="00B06863" w:rsidP="00B06863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16.50 (3.65)</w:t>
            </w:r>
          </w:p>
        </w:tc>
        <w:tc>
          <w:tcPr>
            <w:tcW w:w="1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536E6DD" w14:textId="577A0E8B" w:rsidR="00B06863" w:rsidRPr="00C42665" w:rsidRDefault="00B06863" w:rsidP="00B06863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2 - 21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64394F6" w14:textId="44E8B61C" w:rsidR="00B06863" w:rsidRPr="00C42665" w:rsidRDefault="00B06863" w:rsidP="00B06863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100%</w:t>
            </w:r>
          </w:p>
        </w:tc>
        <w:tc>
          <w:tcPr>
            <w:tcW w:w="1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9B671B0" w14:textId="0CCE1F6E" w:rsidR="00B06863" w:rsidRPr="00C42665" w:rsidRDefault="00B06863" w:rsidP="00B06863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n/a</w:t>
            </w:r>
          </w:p>
        </w:tc>
        <w:tc>
          <w:tcPr>
            <w:tcW w:w="15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734625A" w14:textId="5A98865E" w:rsidR="00B06863" w:rsidRPr="00C42665" w:rsidRDefault="00B06863" w:rsidP="00B06863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n/a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FADE260" w14:textId="2867A1F6" w:rsidR="00B06863" w:rsidRPr="00C42665" w:rsidRDefault="00B06863" w:rsidP="00B06863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n/a</w:t>
            </w:r>
          </w:p>
        </w:tc>
        <w:tc>
          <w:tcPr>
            <w:tcW w:w="1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CD241E3" w14:textId="2ABD1DBB" w:rsidR="00B06863" w:rsidRPr="00C42665" w:rsidRDefault="00B06863" w:rsidP="00B06863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n/a</w:t>
            </w:r>
          </w:p>
        </w:tc>
      </w:tr>
      <w:tr w:rsidR="00B06863" w:rsidRPr="00C42665" w14:paraId="7BF69B92" w14:textId="77777777" w:rsidTr="00E55338">
        <w:trPr>
          <w:trHeight w:val="300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5E49866" w14:textId="7104E9EC" w:rsidR="00B06863" w:rsidRPr="00C42665" w:rsidRDefault="00B06863" w:rsidP="00B06863">
            <w:pPr>
              <w:pStyle w:val="NoSpacing"/>
              <w:spacing w:line="240" w:lineRule="auto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Booster sessions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DB74DEE" w14:textId="5E876840" w:rsidR="00B06863" w:rsidRPr="00C42665" w:rsidRDefault="00B06863" w:rsidP="00B06863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1</w:t>
            </w:r>
            <w:r w:rsidR="00451BAA" w:rsidRPr="00C42665">
              <w:rPr>
                <w:rFonts w:ascii="Kings Caslon Text" w:hAnsi="Kings Caslon Text"/>
                <w:color w:val="000000" w:themeColor="text1"/>
              </w:rPr>
              <w:t>16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C358B3D" w14:textId="7A705C64" w:rsidR="00B06863" w:rsidRPr="00C42665" w:rsidRDefault="00B06863" w:rsidP="00B06863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1.73 (0.62)</w:t>
            </w:r>
          </w:p>
        </w:tc>
        <w:tc>
          <w:tcPr>
            <w:tcW w:w="1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D2B6CAB" w14:textId="60AD9561" w:rsidR="00B06863" w:rsidRPr="00C42665" w:rsidRDefault="00B06863" w:rsidP="00B06863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 - 2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5F496DE" w14:textId="2C163BC4" w:rsidR="00B06863" w:rsidRPr="00C42665" w:rsidRDefault="00B06863" w:rsidP="00B06863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90%</w:t>
            </w:r>
          </w:p>
        </w:tc>
        <w:tc>
          <w:tcPr>
            <w:tcW w:w="1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34C85B6" w14:textId="342A4DB9" w:rsidR="00B06863" w:rsidRPr="00C42665" w:rsidRDefault="00B06863" w:rsidP="00B06863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n/a</w:t>
            </w:r>
          </w:p>
        </w:tc>
        <w:tc>
          <w:tcPr>
            <w:tcW w:w="15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9B26066" w14:textId="55F4944A" w:rsidR="00B06863" w:rsidRPr="00C42665" w:rsidRDefault="00B06863" w:rsidP="00B06863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n/a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B28F541" w14:textId="22E9ABCF" w:rsidR="00B06863" w:rsidRPr="00C42665" w:rsidRDefault="00B06863" w:rsidP="00B06863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n/a</w:t>
            </w:r>
          </w:p>
        </w:tc>
        <w:tc>
          <w:tcPr>
            <w:tcW w:w="1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D55B467" w14:textId="7970DE44" w:rsidR="00B06863" w:rsidRPr="00C42665" w:rsidRDefault="00B06863" w:rsidP="00B06863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n/a</w:t>
            </w:r>
          </w:p>
        </w:tc>
      </w:tr>
      <w:tr w:rsidR="0015369D" w:rsidRPr="00C42665" w14:paraId="77A1D9DD" w14:textId="77777777" w:rsidTr="00E55338">
        <w:trPr>
          <w:trHeight w:val="300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F167F9C" w14:textId="17AF4AC8" w:rsidR="0015369D" w:rsidRPr="00C42665" w:rsidRDefault="0015369D" w:rsidP="0015369D">
            <w:pPr>
              <w:pStyle w:val="NoSpacing"/>
              <w:spacing w:line="240" w:lineRule="auto"/>
              <w:rPr>
                <w:rFonts w:ascii="Kings Caslon Text" w:hAnsi="Kings Caslon Text"/>
                <w:b/>
                <w:bCs/>
                <w:color w:val="000000" w:themeColor="text1"/>
              </w:rPr>
            </w:pPr>
            <w:r w:rsidRPr="00C42665">
              <w:rPr>
                <w:rFonts w:ascii="Kings Caslon Text" w:hAnsi="Kings Caslon Text"/>
                <w:b/>
                <w:bCs/>
                <w:color w:val="000000" w:themeColor="text1"/>
              </w:rPr>
              <w:t>Hospital services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D2A4D66" w14:textId="605B9B3E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AE83812" w14:textId="0603F1B0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</w:p>
        </w:tc>
        <w:tc>
          <w:tcPr>
            <w:tcW w:w="1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9BBC151" w14:textId="2974EF10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2F3EB70" w14:textId="4ECCFF8F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</w:p>
        </w:tc>
        <w:tc>
          <w:tcPr>
            <w:tcW w:w="1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29BE534" w14:textId="035E2C0F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</w:p>
        </w:tc>
        <w:tc>
          <w:tcPr>
            <w:tcW w:w="15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1B4DA9B" w14:textId="7534BDB1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2332733" w14:textId="23AE6A6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</w:p>
        </w:tc>
        <w:tc>
          <w:tcPr>
            <w:tcW w:w="1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F73C6E3" w14:textId="172FE69A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</w:p>
        </w:tc>
      </w:tr>
      <w:tr w:rsidR="0015369D" w:rsidRPr="00C42665" w14:paraId="39FF82C6" w14:textId="77777777" w:rsidTr="00E55338">
        <w:trPr>
          <w:trHeight w:val="300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7326AB" w14:textId="218F052A" w:rsidR="0015369D" w:rsidRPr="00C42665" w:rsidRDefault="0015369D" w:rsidP="0015369D">
            <w:pPr>
              <w:pStyle w:val="NoSpacing"/>
              <w:spacing w:line="240" w:lineRule="auto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 xml:space="preserve">Inpatient </w:t>
            </w:r>
            <w:r w:rsidR="00FF6B6B" w:rsidRPr="00C42665">
              <w:rPr>
                <w:rFonts w:ascii="Kings Caslon Text" w:hAnsi="Kings Caslon Text"/>
                <w:color w:val="000000" w:themeColor="text1"/>
              </w:rPr>
              <w:t>–</w:t>
            </w:r>
            <w:r w:rsidRPr="00C42665">
              <w:rPr>
                <w:rFonts w:ascii="Kings Caslon Text" w:hAnsi="Kings Caslon Text"/>
                <w:color w:val="000000" w:themeColor="text1"/>
              </w:rPr>
              <w:t xml:space="preserve"> Epilepsy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29F2424" w14:textId="7777777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25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E3A77DB" w14:textId="7777777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.77 (2.00)</w:t>
            </w:r>
          </w:p>
        </w:tc>
        <w:tc>
          <w:tcPr>
            <w:tcW w:w="1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14F34A" w14:textId="7777777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 - 10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C6127C" w14:textId="7777777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20%</w:t>
            </w:r>
          </w:p>
        </w:tc>
        <w:tc>
          <w:tcPr>
            <w:tcW w:w="1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3BFE627" w14:textId="7777777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28</w:t>
            </w:r>
          </w:p>
        </w:tc>
        <w:tc>
          <w:tcPr>
            <w:tcW w:w="15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ED4E78" w14:textId="7777777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.82 (2.28)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E82570" w14:textId="7777777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 - 17</w:t>
            </w:r>
          </w:p>
        </w:tc>
        <w:tc>
          <w:tcPr>
            <w:tcW w:w="1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F11D58" w14:textId="7777777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21%</w:t>
            </w:r>
          </w:p>
        </w:tc>
      </w:tr>
      <w:tr w:rsidR="0015369D" w:rsidRPr="00C42665" w14:paraId="2137C679" w14:textId="77777777" w:rsidTr="00E55338">
        <w:trPr>
          <w:trHeight w:val="300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48BC8D" w14:textId="77777777" w:rsidR="0015369D" w:rsidRPr="00C42665" w:rsidRDefault="0015369D" w:rsidP="0015369D">
            <w:pPr>
              <w:pStyle w:val="NoSpacing"/>
              <w:spacing w:line="240" w:lineRule="auto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Inpatient - Mental health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3761FCC" w14:textId="7777777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1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5AEC641" w14:textId="7777777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.01 (0.09)</w:t>
            </w:r>
          </w:p>
        </w:tc>
        <w:tc>
          <w:tcPr>
            <w:tcW w:w="1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F869E0" w14:textId="7777777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 - 1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02B468" w14:textId="7777777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1%</w:t>
            </w:r>
          </w:p>
        </w:tc>
        <w:tc>
          <w:tcPr>
            <w:tcW w:w="1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FCFC157" w14:textId="7777777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</w:t>
            </w:r>
          </w:p>
        </w:tc>
        <w:tc>
          <w:tcPr>
            <w:tcW w:w="15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38EBFD" w14:textId="0D797CB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</w:t>
            </w:r>
            <w:r w:rsidR="00724FA0" w:rsidRPr="00C42665">
              <w:rPr>
                <w:rFonts w:ascii="Kings Caslon Text" w:hAnsi="Kings Caslon Text"/>
                <w:color w:val="000000" w:themeColor="text1"/>
              </w:rPr>
              <w:t>.00 (0.00)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C22A65" w14:textId="7777777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</w:t>
            </w:r>
          </w:p>
        </w:tc>
        <w:tc>
          <w:tcPr>
            <w:tcW w:w="1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E1243B" w14:textId="7777777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%</w:t>
            </w:r>
          </w:p>
        </w:tc>
      </w:tr>
      <w:tr w:rsidR="0015369D" w:rsidRPr="00C42665" w14:paraId="5D3ABAF0" w14:textId="77777777" w:rsidTr="00E55338">
        <w:trPr>
          <w:trHeight w:val="300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C5DE08" w14:textId="123053A6" w:rsidR="0015369D" w:rsidRPr="00C42665" w:rsidRDefault="0015369D" w:rsidP="0015369D">
            <w:pPr>
              <w:pStyle w:val="NoSpacing"/>
              <w:spacing w:line="240" w:lineRule="auto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 xml:space="preserve">Inpatient </w:t>
            </w:r>
            <w:r w:rsidR="00FF6B6B" w:rsidRPr="00C42665">
              <w:rPr>
                <w:rFonts w:ascii="Kings Caslon Text" w:hAnsi="Kings Caslon Text"/>
                <w:color w:val="000000" w:themeColor="text1"/>
              </w:rPr>
              <w:t>–</w:t>
            </w:r>
            <w:r w:rsidRPr="00C42665">
              <w:rPr>
                <w:rFonts w:ascii="Kings Caslon Text" w:hAnsi="Kings Caslon Text"/>
                <w:color w:val="000000" w:themeColor="text1"/>
              </w:rPr>
              <w:t xml:space="preserve"> Other</w:t>
            </w:r>
            <w:r w:rsidR="00E55338" w:rsidRPr="00C42665">
              <w:rPr>
                <w:rFonts w:ascii="Kings Caslon Text" w:hAnsi="Kings Caslon Text"/>
                <w:color w:val="000000" w:themeColor="text1"/>
              </w:rPr>
              <w:t xml:space="preserve"> (not specified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8E3BD17" w14:textId="7777777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17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3D9C94A" w14:textId="7777777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.41 (1.52)</w:t>
            </w:r>
          </w:p>
        </w:tc>
        <w:tc>
          <w:tcPr>
            <w:tcW w:w="1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0BDC9E" w14:textId="7777777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 - 12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1B9734" w14:textId="7777777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13%</w:t>
            </w:r>
          </w:p>
        </w:tc>
        <w:tc>
          <w:tcPr>
            <w:tcW w:w="1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4847ED5" w14:textId="7777777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33</w:t>
            </w:r>
          </w:p>
        </w:tc>
        <w:tc>
          <w:tcPr>
            <w:tcW w:w="15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027C28" w14:textId="7777777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1.05 (3.49)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61EF03" w14:textId="7777777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 - 22</w:t>
            </w:r>
          </w:p>
        </w:tc>
        <w:tc>
          <w:tcPr>
            <w:tcW w:w="1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1B0FD2" w14:textId="7777777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25%</w:t>
            </w:r>
          </w:p>
        </w:tc>
      </w:tr>
      <w:tr w:rsidR="0015369D" w:rsidRPr="00C42665" w14:paraId="322D2F8A" w14:textId="77777777" w:rsidTr="00E55338">
        <w:trPr>
          <w:trHeight w:val="300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226640" w14:textId="5C1CC782" w:rsidR="0015369D" w:rsidRPr="00C42665" w:rsidRDefault="0015369D" w:rsidP="0015369D">
            <w:pPr>
              <w:pStyle w:val="NoSpacing"/>
              <w:spacing w:line="240" w:lineRule="auto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 xml:space="preserve">Outpatient </w:t>
            </w:r>
            <w:r w:rsidR="00FF6B6B" w:rsidRPr="00C42665">
              <w:rPr>
                <w:rFonts w:ascii="Kings Caslon Text" w:hAnsi="Kings Caslon Text"/>
                <w:color w:val="000000" w:themeColor="text1"/>
              </w:rPr>
              <w:t>–</w:t>
            </w:r>
            <w:r w:rsidRPr="00C42665">
              <w:rPr>
                <w:rFonts w:ascii="Kings Caslon Text" w:hAnsi="Kings Caslon Text"/>
                <w:color w:val="000000" w:themeColor="text1"/>
              </w:rPr>
              <w:t xml:space="preserve"> Epilepsy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FB96FA8" w14:textId="7777777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107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7FD41AB" w14:textId="7777777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2.97 (3.50)</w:t>
            </w:r>
          </w:p>
        </w:tc>
        <w:tc>
          <w:tcPr>
            <w:tcW w:w="1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CD1B75" w14:textId="7777777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 - 28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A32548" w14:textId="7777777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84%</w:t>
            </w:r>
          </w:p>
        </w:tc>
        <w:tc>
          <w:tcPr>
            <w:tcW w:w="1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9DA0376" w14:textId="7777777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113</w:t>
            </w:r>
          </w:p>
        </w:tc>
        <w:tc>
          <w:tcPr>
            <w:tcW w:w="15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C3AA93" w14:textId="7777777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3.82 (5.98)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7381AD" w14:textId="7777777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 - 58</w:t>
            </w:r>
          </w:p>
        </w:tc>
        <w:tc>
          <w:tcPr>
            <w:tcW w:w="1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428D22" w14:textId="7777777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85%</w:t>
            </w:r>
          </w:p>
        </w:tc>
      </w:tr>
      <w:tr w:rsidR="0015369D" w:rsidRPr="00C42665" w14:paraId="5EE3AF4A" w14:textId="77777777" w:rsidTr="00E55338">
        <w:trPr>
          <w:trHeight w:val="300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8580FA" w14:textId="77777777" w:rsidR="0015369D" w:rsidRPr="00C42665" w:rsidRDefault="0015369D" w:rsidP="0015369D">
            <w:pPr>
              <w:pStyle w:val="NoSpacing"/>
              <w:spacing w:line="240" w:lineRule="auto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Outpatient - Mental health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EB1A101" w14:textId="7777777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15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F7A8751" w14:textId="7777777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.21 (0.66)</w:t>
            </w:r>
          </w:p>
        </w:tc>
        <w:tc>
          <w:tcPr>
            <w:tcW w:w="1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A6141A" w14:textId="7777777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 - 3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5E15F1" w14:textId="7777777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12%</w:t>
            </w:r>
          </w:p>
        </w:tc>
        <w:tc>
          <w:tcPr>
            <w:tcW w:w="1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47C98FE" w14:textId="7777777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18</w:t>
            </w:r>
          </w:p>
        </w:tc>
        <w:tc>
          <w:tcPr>
            <w:tcW w:w="15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0604F7" w14:textId="7777777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.48 (2.02)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F95685" w14:textId="7777777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 - 18</w:t>
            </w:r>
          </w:p>
        </w:tc>
        <w:tc>
          <w:tcPr>
            <w:tcW w:w="1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78D72D" w14:textId="7777777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14%</w:t>
            </w:r>
          </w:p>
        </w:tc>
      </w:tr>
      <w:tr w:rsidR="0015369D" w:rsidRPr="00C42665" w14:paraId="29332514" w14:textId="77777777" w:rsidTr="00E55338">
        <w:trPr>
          <w:trHeight w:val="300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C890D5" w14:textId="11E1CB28" w:rsidR="0015369D" w:rsidRPr="00C42665" w:rsidRDefault="0015369D" w:rsidP="0015369D">
            <w:pPr>
              <w:pStyle w:val="NoSpacing"/>
              <w:spacing w:line="240" w:lineRule="auto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 xml:space="preserve">Outpatient </w:t>
            </w:r>
            <w:r w:rsidR="00FF6B6B" w:rsidRPr="00C42665">
              <w:rPr>
                <w:rFonts w:ascii="Kings Caslon Text" w:hAnsi="Kings Caslon Text"/>
                <w:color w:val="000000" w:themeColor="text1"/>
              </w:rPr>
              <w:t>–</w:t>
            </w:r>
            <w:r w:rsidRPr="00C42665">
              <w:rPr>
                <w:rFonts w:ascii="Kings Caslon Text" w:hAnsi="Kings Caslon Text"/>
                <w:color w:val="000000" w:themeColor="text1"/>
              </w:rPr>
              <w:t xml:space="preserve"> Other</w:t>
            </w:r>
            <w:r w:rsidR="00E55338" w:rsidRPr="00C42665">
              <w:rPr>
                <w:rFonts w:ascii="Kings Caslon Text" w:hAnsi="Kings Caslon Text"/>
                <w:color w:val="000000" w:themeColor="text1"/>
              </w:rPr>
              <w:t xml:space="preserve"> (not specified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C692B40" w14:textId="7777777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87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9ACF0FE" w14:textId="7777777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3.06 (4.95)</w:t>
            </w:r>
          </w:p>
        </w:tc>
        <w:tc>
          <w:tcPr>
            <w:tcW w:w="1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A629B2" w14:textId="7777777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 - 33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9A814F" w14:textId="7777777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68%</w:t>
            </w:r>
          </w:p>
        </w:tc>
        <w:tc>
          <w:tcPr>
            <w:tcW w:w="1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95F7FE7" w14:textId="7777777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99</w:t>
            </w:r>
          </w:p>
        </w:tc>
        <w:tc>
          <w:tcPr>
            <w:tcW w:w="15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BA9057" w14:textId="7777777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4.11 (6.48)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40481F" w14:textId="7777777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 - 42</w:t>
            </w:r>
          </w:p>
        </w:tc>
        <w:tc>
          <w:tcPr>
            <w:tcW w:w="1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1BCA78" w14:textId="7777777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74%</w:t>
            </w:r>
          </w:p>
        </w:tc>
      </w:tr>
      <w:tr w:rsidR="0015369D" w:rsidRPr="00C42665" w14:paraId="1A1BF62B" w14:textId="77777777" w:rsidTr="00E55338">
        <w:trPr>
          <w:trHeight w:val="300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222EAF" w14:textId="09ACC60A" w:rsidR="0015369D" w:rsidRPr="00C42665" w:rsidRDefault="0015369D" w:rsidP="0015369D">
            <w:pPr>
              <w:pStyle w:val="NoSpacing"/>
              <w:spacing w:line="240" w:lineRule="auto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Accident &amp; Emergency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C65AECF" w14:textId="7777777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30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3F04717" w14:textId="7777777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.39 (0.86)</w:t>
            </w:r>
          </w:p>
        </w:tc>
        <w:tc>
          <w:tcPr>
            <w:tcW w:w="1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E41BFE" w14:textId="7777777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 - 5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12A28F" w14:textId="7777777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23%</w:t>
            </w:r>
          </w:p>
        </w:tc>
        <w:tc>
          <w:tcPr>
            <w:tcW w:w="1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2F32623" w14:textId="7777777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33</w:t>
            </w:r>
          </w:p>
        </w:tc>
        <w:tc>
          <w:tcPr>
            <w:tcW w:w="15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0ACC8E" w14:textId="7777777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.44 (1.33)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563421" w14:textId="7777777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 - 12</w:t>
            </w:r>
          </w:p>
        </w:tc>
        <w:tc>
          <w:tcPr>
            <w:tcW w:w="1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1AE04E" w14:textId="7777777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25%</w:t>
            </w:r>
          </w:p>
        </w:tc>
      </w:tr>
      <w:tr w:rsidR="0015369D" w:rsidRPr="00C42665" w14:paraId="472EAF6D" w14:textId="77777777" w:rsidTr="00E55338">
        <w:trPr>
          <w:trHeight w:val="300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BF7D54" w14:textId="77777777" w:rsidR="0015369D" w:rsidRPr="00C42665" w:rsidRDefault="0015369D" w:rsidP="0015369D">
            <w:pPr>
              <w:pStyle w:val="NoSpacing"/>
              <w:spacing w:line="240" w:lineRule="auto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Ambulance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637D1B5" w14:textId="7777777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18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67516EC" w14:textId="7777777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.50 (1.55)</w:t>
            </w:r>
          </w:p>
        </w:tc>
        <w:tc>
          <w:tcPr>
            <w:tcW w:w="1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FD3379" w14:textId="7777777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 - 9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AC9DB2" w14:textId="7777777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14%</w:t>
            </w:r>
          </w:p>
        </w:tc>
        <w:tc>
          <w:tcPr>
            <w:tcW w:w="1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92A8F5A" w14:textId="7777777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37</w:t>
            </w:r>
          </w:p>
        </w:tc>
        <w:tc>
          <w:tcPr>
            <w:tcW w:w="15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CA59CB" w14:textId="7777777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.67 (1.49)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E3A260" w14:textId="7777777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 - 10</w:t>
            </w:r>
          </w:p>
        </w:tc>
        <w:tc>
          <w:tcPr>
            <w:tcW w:w="1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D930B7" w14:textId="7777777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28%</w:t>
            </w:r>
          </w:p>
        </w:tc>
      </w:tr>
      <w:tr w:rsidR="0015369D" w:rsidRPr="00C42665" w14:paraId="2E455261" w14:textId="77777777" w:rsidTr="00E55338">
        <w:trPr>
          <w:trHeight w:val="300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A54F379" w14:textId="4574E2B6" w:rsidR="0015369D" w:rsidRPr="00C42665" w:rsidRDefault="0015369D" w:rsidP="0015369D">
            <w:pPr>
              <w:pStyle w:val="NoSpacing"/>
              <w:spacing w:line="240" w:lineRule="auto"/>
              <w:rPr>
                <w:rFonts w:ascii="Kings Caslon Text" w:hAnsi="Kings Caslon Text"/>
                <w:b/>
                <w:bCs/>
                <w:color w:val="000000" w:themeColor="text1"/>
              </w:rPr>
            </w:pPr>
            <w:r w:rsidRPr="00C42665">
              <w:rPr>
                <w:rFonts w:ascii="Kings Caslon Text" w:hAnsi="Kings Caslon Text"/>
                <w:b/>
                <w:bCs/>
                <w:color w:val="000000" w:themeColor="text1"/>
              </w:rPr>
              <w:t>Community services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80D4113" w14:textId="1FE91996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b/>
                <w:bCs/>
                <w:color w:val="000000" w:themeColor="text1"/>
              </w:rPr>
            </w:pP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F8640C1" w14:textId="0DDE3021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b/>
                <w:bCs/>
                <w:color w:val="000000" w:themeColor="text1"/>
              </w:rPr>
            </w:pPr>
          </w:p>
        </w:tc>
        <w:tc>
          <w:tcPr>
            <w:tcW w:w="1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C6F1790" w14:textId="21DBF1F6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b/>
                <w:bCs/>
                <w:color w:val="000000" w:themeColor="text1"/>
              </w:rPr>
            </w:pP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CE7B513" w14:textId="3537343E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b/>
                <w:bCs/>
                <w:color w:val="000000" w:themeColor="text1"/>
              </w:rPr>
            </w:pPr>
          </w:p>
        </w:tc>
        <w:tc>
          <w:tcPr>
            <w:tcW w:w="1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01A5181" w14:textId="5AF99E35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b/>
                <w:bCs/>
                <w:color w:val="000000" w:themeColor="text1"/>
              </w:rPr>
            </w:pPr>
          </w:p>
        </w:tc>
        <w:tc>
          <w:tcPr>
            <w:tcW w:w="15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CB56CCD" w14:textId="617830EB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b/>
                <w:bCs/>
                <w:color w:val="000000" w:themeColor="text1"/>
              </w:rPr>
            </w:pP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71BAB06" w14:textId="34BD692A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b/>
                <w:bCs/>
                <w:color w:val="000000" w:themeColor="text1"/>
              </w:rPr>
            </w:pPr>
          </w:p>
        </w:tc>
        <w:tc>
          <w:tcPr>
            <w:tcW w:w="1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B7CD005" w14:textId="34762D8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b/>
                <w:bCs/>
                <w:color w:val="000000" w:themeColor="text1"/>
              </w:rPr>
            </w:pPr>
          </w:p>
        </w:tc>
      </w:tr>
      <w:tr w:rsidR="0015369D" w:rsidRPr="00C42665" w14:paraId="625ADFAE" w14:textId="77777777" w:rsidTr="00E55338">
        <w:trPr>
          <w:trHeight w:val="300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E1ACBC7" w14:textId="1C732461" w:rsidR="0015369D" w:rsidRPr="00C42665" w:rsidRDefault="0015369D" w:rsidP="0015369D">
            <w:pPr>
              <w:pStyle w:val="NoSpacing"/>
              <w:spacing w:line="240" w:lineRule="auto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General practitioner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50853E7" w14:textId="0E1DD5F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25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B87B11D" w14:textId="29A60C25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.77 (2.00)</w:t>
            </w:r>
          </w:p>
        </w:tc>
        <w:tc>
          <w:tcPr>
            <w:tcW w:w="1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FA28A76" w14:textId="622CAFBF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 - 10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9A6C467" w14:textId="675F171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20%</w:t>
            </w:r>
          </w:p>
        </w:tc>
        <w:tc>
          <w:tcPr>
            <w:tcW w:w="1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DC9A712" w14:textId="4605ABFD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28</w:t>
            </w:r>
          </w:p>
        </w:tc>
        <w:tc>
          <w:tcPr>
            <w:tcW w:w="15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C1B1690" w14:textId="62A3F28F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.82 (2.28)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63D4E8F" w14:textId="469D3622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 - 17</w:t>
            </w:r>
          </w:p>
        </w:tc>
        <w:tc>
          <w:tcPr>
            <w:tcW w:w="1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8FB78EC" w14:textId="18329C8E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21%</w:t>
            </w:r>
          </w:p>
        </w:tc>
      </w:tr>
      <w:tr w:rsidR="0015369D" w:rsidRPr="00C42665" w14:paraId="51094D9F" w14:textId="77777777" w:rsidTr="00E55338">
        <w:trPr>
          <w:trHeight w:val="300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A1F108E" w14:textId="68ACC422" w:rsidR="0015369D" w:rsidRPr="00C42665" w:rsidRDefault="0015369D" w:rsidP="0015369D">
            <w:pPr>
              <w:pStyle w:val="NoSpacing"/>
              <w:spacing w:line="240" w:lineRule="auto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Nurse/school nurse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4CAF6BF" w14:textId="46ED304E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93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968CB17" w14:textId="14630604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4.22 (8.63)</w:t>
            </w:r>
          </w:p>
        </w:tc>
        <w:tc>
          <w:tcPr>
            <w:tcW w:w="1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443F2B2" w14:textId="35EA8D96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 - 71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DC25920" w14:textId="02468DEF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73%</w:t>
            </w:r>
          </w:p>
        </w:tc>
        <w:tc>
          <w:tcPr>
            <w:tcW w:w="1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3E1FEE2" w14:textId="67BFC684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96</w:t>
            </w:r>
          </w:p>
        </w:tc>
        <w:tc>
          <w:tcPr>
            <w:tcW w:w="15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FFC1145" w14:textId="432F94BD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5.18 (13.78)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42F76DC" w14:textId="1369FEE3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 - 120</w:t>
            </w:r>
          </w:p>
        </w:tc>
        <w:tc>
          <w:tcPr>
            <w:tcW w:w="1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BEF93E4" w14:textId="6464175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72%</w:t>
            </w:r>
          </w:p>
        </w:tc>
      </w:tr>
      <w:tr w:rsidR="0015369D" w:rsidRPr="00C42665" w14:paraId="2100DB92" w14:textId="77777777" w:rsidTr="00E55338">
        <w:trPr>
          <w:trHeight w:val="300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DCD5983" w14:textId="6EE04C61" w:rsidR="0015369D" w:rsidRPr="00C42665" w:rsidRDefault="0015369D" w:rsidP="0015369D">
            <w:pPr>
              <w:pStyle w:val="NoSpacing"/>
              <w:spacing w:line="240" w:lineRule="auto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Community paediatrician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9EFC3D7" w14:textId="2DDF1508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38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E38F35C" w14:textId="6236AE0B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.58 (1.19)</w:t>
            </w:r>
          </w:p>
        </w:tc>
        <w:tc>
          <w:tcPr>
            <w:tcW w:w="1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9DCEB9C" w14:textId="66BFC98A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 - 9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B479BAF" w14:textId="66A3A266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30%</w:t>
            </w:r>
          </w:p>
        </w:tc>
        <w:tc>
          <w:tcPr>
            <w:tcW w:w="1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52C6483" w14:textId="2E9A1925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31</w:t>
            </w:r>
          </w:p>
        </w:tc>
        <w:tc>
          <w:tcPr>
            <w:tcW w:w="15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318CA8F" w14:textId="68C35E1B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.51 (1.35)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91FA909" w14:textId="29FE1E75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 - 10</w:t>
            </w:r>
          </w:p>
        </w:tc>
        <w:tc>
          <w:tcPr>
            <w:tcW w:w="1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EA4BD59" w14:textId="14E33085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23%</w:t>
            </w:r>
          </w:p>
        </w:tc>
      </w:tr>
      <w:tr w:rsidR="0015369D" w:rsidRPr="00C42665" w14:paraId="46CEB214" w14:textId="77777777" w:rsidTr="00E55338">
        <w:trPr>
          <w:trHeight w:val="300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34927E5" w14:textId="5BD67C1C" w:rsidR="0015369D" w:rsidRPr="00C42665" w:rsidRDefault="0015369D" w:rsidP="0015369D">
            <w:pPr>
              <w:pStyle w:val="NoSpacing"/>
              <w:spacing w:line="240" w:lineRule="auto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Psychiatrist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88C3D73" w14:textId="074E4093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2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71E6CFF" w14:textId="601001C5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.08 (0.63)</w:t>
            </w:r>
          </w:p>
        </w:tc>
        <w:tc>
          <w:tcPr>
            <w:tcW w:w="1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548552B" w14:textId="6120CF83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 - 6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2F826FD" w14:textId="42C5B27A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2%</w:t>
            </w:r>
          </w:p>
        </w:tc>
        <w:tc>
          <w:tcPr>
            <w:tcW w:w="1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4FCA5FA" w14:textId="355CBCA6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14</w:t>
            </w:r>
          </w:p>
        </w:tc>
        <w:tc>
          <w:tcPr>
            <w:tcW w:w="15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B786181" w14:textId="41BE0D56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.41 (1.78)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4416B1A" w14:textId="33127EB3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 - 14</w:t>
            </w:r>
          </w:p>
        </w:tc>
        <w:tc>
          <w:tcPr>
            <w:tcW w:w="1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CB6AB19" w14:textId="6793666D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11%</w:t>
            </w:r>
          </w:p>
        </w:tc>
      </w:tr>
      <w:tr w:rsidR="0015369D" w:rsidRPr="00C42665" w14:paraId="1C7588BC" w14:textId="77777777" w:rsidTr="00E55338">
        <w:trPr>
          <w:trHeight w:val="300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05F0FA6" w14:textId="1CCD55CA" w:rsidR="0015369D" w:rsidRPr="00C42665" w:rsidRDefault="0015369D" w:rsidP="0015369D">
            <w:pPr>
              <w:pStyle w:val="NoSpacing"/>
              <w:spacing w:line="240" w:lineRule="auto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CAMHS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9E824FA" w14:textId="0C60F955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26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9DF6435" w14:textId="7F49E846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.77 (2.34)</w:t>
            </w:r>
          </w:p>
        </w:tc>
        <w:tc>
          <w:tcPr>
            <w:tcW w:w="1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A1439D8" w14:textId="5160C0B0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 - 13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4FBDF39" w14:textId="07CCF223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20%</w:t>
            </w:r>
          </w:p>
        </w:tc>
        <w:tc>
          <w:tcPr>
            <w:tcW w:w="1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DAF59AF" w14:textId="5C71E628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24</w:t>
            </w:r>
          </w:p>
        </w:tc>
        <w:tc>
          <w:tcPr>
            <w:tcW w:w="15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B106F76" w14:textId="18976446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.86 (4.12)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090B007" w14:textId="02EE9FCF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 - 44</w:t>
            </w:r>
          </w:p>
        </w:tc>
        <w:tc>
          <w:tcPr>
            <w:tcW w:w="1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9BDABD3" w14:textId="17757B8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18%</w:t>
            </w:r>
          </w:p>
        </w:tc>
      </w:tr>
      <w:tr w:rsidR="0015369D" w:rsidRPr="00C42665" w14:paraId="3A416D31" w14:textId="77777777" w:rsidTr="00E55338">
        <w:trPr>
          <w:trHeight w:val="300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2C40F1F" w14:textId="1110ADC9" w:rsidR="0015369D" w:rsidRPr="00C42665" w:rsidRDefault="0015369D" w:rsidP="0015369D">
            <w:pPr>
              <w:pStyle w:val="NoSpacing"/>
              <w:spacing w:line="240" w:lineRule="auto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Clinical psychologist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684DF5F" w14:textId="47E7A3ED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13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27A0173" w14:textId="1C88A5DF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.4 (2.31)</w:t>
            </w:r>
          </w:p>
        </w:tc>
        <w:tc>
          <w:tcPr>
            <w:tcW w:w="1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D966CA0" w14:textId="41502FA2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 - 22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ED1F36A" w14:textId="3C40289A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10%</w:t>
            </w:r>
          </w:p>
        </w:tc>
        <w:tc>
          <w:tcPr>
            <w:tcW w:w="1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77419AD" w14:textId="0462721E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22</w:t>
            </w:r>
          </w:p>
        </w:tc>
        <w:tc>
          <w:tcPr>
            <w:tcW w:w="15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C09D876" w14:textId="4FC0980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.56 (1.87)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0C2262C" w14:textId="2A95280D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 - 12</w:t>
            </w:r>
          </w:p>
        </w:tc>
        <w:tc>
          <w:tcPr>
            <w:tcW w:w="1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33F30D6" w14:textId="372E369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17%</w:t>
            </w:r>
          </w:p>
        </w:tc>
      </w:tr>
      <w:tr w:rsidR="0015369D" w:rsidRPr="00C42665" w14:paraId="56ABABE4" w14:textId="77777777" w:rsidTr="00E55338">
        <w:trPr>
          <w:trHeight w:val="300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CEB41F2" w14:textId="77777777" w:rsidR="0015369D" w:rsidRPr="00C42665" w:rsidRDefault="0015369D" w:rsidP="0015369D">
            <w:pPr>
              <w:pStyle w:val="NoSpacing"/>
              <w:spacing w:line="240" w:lineRule="auto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Counsellor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84DC924" w14:textId="7777777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4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B2A36F4" w14:textId="7777777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.30 (1.98)</w:t>
            </w:r>
          </w:p>
        </w:tc>
        <w:tc>
          <w:tcPr>
            <w:tcW w:w="1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D8B166A" w14:textId="7777777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 - 18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BE7D060" w14:textId="7777777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3%</w:t>
            </w:r>
          </w:p>
        </w:tc>
        <w:tc>
          <w:tcPr>
            <w:tcW w:w="1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731D3FC" w14:textId="7777777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16</w:t>
            </w:r>
          </w:p>
        </w:tc>
        <w:tc>
          <w:tcPr>
            <w:tcW w:w="15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D9E2D9C" w14:textId="7777777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1.12 (4.29)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84882F5" w14:textId="7777777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 - 30</w:t>
            </w:r>
          </w:p>
        </w:tc>
        <w:tc>
          <w:tcPr>
            <w:tcW w:w="1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0D496D7" w14:textId="7777777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12%</w:t>
            </w:r>
          </w:p>
        </w:tc>
      </w:tr>
      <w:tr w:rsidR="0015369D" w:rsidRPr="00C42665" w14:paraId="5F28E2FA" w14:textId="77777777" w:rsidTr="00E55338">
        <w:trPr>
          <w:trHeight w:val="300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19DBBA3" w14:textId="034E252C" w:rsidR="0015369D" w:rsidRPr="00C42665" w:rsidRDefault="0015369D" w:rsidP="0015369D">
            <w:pPr>
              <w:pStyle w:val="NoSpacing"/>
              <w:spacing w:line="240" w:lineRule="auto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Education psychologist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B341C34" w14:textId="67F4C48D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36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92AD560" w14:textId="34253E93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1.88 (6.31)</w:t>
            </w:r>
          </w:p>
        </w:tc>
        <w:tc>
          <w:tcPr>
            <w:tcW w:w="1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B489F96" w14:textId="13DE66B8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 - 43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C1F23EC" w14:textId="56176819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28%</w:t>
            </w:r>
          </w:p>
        </w:tc>
        <w:tc>
          <w:tcPr>
            <w:tcW w:w="1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1B1D3D4" w14:textId="5B017D51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40</w:t>
            </w:r>
          </w:p>
        </w:tc>
        <w:tc>
          <w:tcPr>
            <w:tcW w:w="15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E181D3E" w14:textId="63317E64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1.88 (4.80)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E26BA53" w14:textId="7CCAA6BB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 - 27</w:t>
            </w:r>
          </w:p>
        </w:tc>
        <w:tc>
          <w:tcPr>
            <w:tcW w:w="1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EC6E415" w14:textId="056B3D10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30%</w:t>
            </w:r>
          </w:p>
        </w:tc>
      </w:tr>
      <w:tr w:rsidR="0015369D" w:rsidRPr="00C42665" w14:paraId="124E71FD" w14:textId="77777777" w:rsidTr="00E55338">
        <w:trPr>
          <w:trHeight w:val="300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1AE406E" w14:textId="1D9B8BB6" w:rsidR="0015369D" w:rsidRPr="00C42665" w:rsidRDefault="0015369D" w:rsidP="0015369D">
            <w:pPr>
              <w:pStyle w:val="NoSpacing"/>
              <w:spacing w:line="240" w:lineRule="auto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Speech &amp; language therapy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4EAAB4E" w14:textId="1C9FECE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32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9BAA62D" w14:textId="3E5023DF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4.38 (13.62)</w:t>
            </w:r>
          </w:p>
        </w:tc>
        <w:tc>
          <w:tcPr>
            <w:tcW w:w="1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885FA32" w14:textId="237D0691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 - 85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6DC0EBB" w14:textId="0E71B960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25%</w:t>
            </w:r>
          </w:p>
        </w:tc>
        <w:tc>
          <w:tcPr>
            <w:tcW w:w="1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32DE91D" w14:textId="3BE1636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39</w:t>
            </w:r>
          </w:p>
        </w:tc>
        <w:tc>
          <w:tcPr>
            <w:tcW w:w="15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354B475" w14:textId="50AF43DA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3.20 (8.65)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39BCBD0" w14:textId="6ECAEF70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 - 56</w:t>
            </w:r>
          </w:p>
        </w:tc>
        <w:tc>
          <w:tcPr>
            <w:tcW w:w="1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AE6C633" w14:textId="7A509571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29%</w:t>
            </w:r>
          </w:p>
        </w:tc>
      </w:tr>
      <w:tr w:rsidR="0015369D" w:rsidRPr="00C42665" w14:paraId="2FB1A154" w14:textId="77777777" w:rsidTr="00E55338">
        <w:trPr>
          <w:trHeight w:val="300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29AE991" w14:textId="1B4DBB0C" w:rsidR="0015369D" w:rsidRPr="00C42665" w:rsidRDefault="0015369D" w:rsidP="0015369D">
            <w:pPr>
              <w:pStyle w:val="NoSpacing"/>
              <w:spacing w:line="240" w:lineRule="auto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Physiotherapy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BFF15C6" w14:textId="100D6EEA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31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3F32C50" w14:textId="6E64B948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2.11 (8.17)</w:t>
            </w:r>
          </w:p>
        </w:tc>
        <w:tc>
          <w:tcPr>
            <w:tcW w:w="1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2F7DBAC" w14:textId="2924FACA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 - 70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9B30A75" w14:textId="0AB5E623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24%</w:t>
            </w:r>
          </w:p>
        </w:tc>
        <w:tc>
          <w:tcPr>
            <w:tcW w:w="1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4A51474" w14:textId="7F4A7C84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32</w:t>
            </w:r>
          </w:p>
        </w:tc>
        <w:tc>
          <w:tcPr>
            <w:tcW w:w="15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C0E90EA" w14:textId="6797CFCF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2.38 (8.10)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5DA34A1" w14:textId="460C1BC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 - 58</w:t>
            </w:r>
          </w:p>
        </w:tc>
        <w:tc>
          <w:tcPr>
            <w:tcW w:w="1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F21D33D" w14:textId="59928A7E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24%</w:t>
            </w:r>
          </w:p>
        </w:tc>
      </w:tr>
      <w:tr w:rsidR="0015369D" w:rsidRPr="00C42665" w14:paraId="2136BF7C" w14:textId="77777777" w:rsidTr="00E55338">
        <w:trPr>
          <w:trHeight w:val="300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6C5F199" w14:textId="65D7DE82" w:rsidR="0015369D" w:rsidRPr="00C42665" w:rsidRDefault="0015369D" w:rsidP="0015369D">
            <w:pPr>
              <w:pStyle w:val="NoSpacing"/>
              <w:spacing w:line="240" w:lineRule="auto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Occupational therapy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2D248E2" w14:textId="25802028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32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842D8D2" w14:textId="3F5E6CD5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4.56 (16.60)</w:t>
            </w:r>
          </w:p>
        </w:tc>
        <w:tc>
          <w:tcPr>
            <w:tcW w:w="1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784DE82" w14:textId="2481FA1A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 - 102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F59027C" w14:textId="29647F4E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25%</w:t>
            </w:r>
          </w:p>
        </w:tc>
        <w:tc>
          <w:tcPr>
            <w:tcW w:w="1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4C1200C" w14:textId="0F748E3C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33</w:t>
            </w:r>
          </w:p>
        </w:tc>
        <w:tc>
          <w:tcPr>
            <w:tcW w:w="15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FF72D66" w14:textId="05813E6F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2.11 (7.28)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8956F01" w14:textId="4A44E95D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 - 56</w:t>
            </w:r>
          </w:p>
        </w:tc>
        <w:tc>
          <w:tcPr>
            <w:tcW w:w="1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7D0681B" w14:textId="50B961BC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25%</w:t>
            </w:r>
          </w:p>
        </w:tc>
      </w:tr>
      <w:tr w:rsidR="0015369D" w:rsidRPr="00C42665" w14:paraId="3FCF37BC" w14:textId="77777777" w:rsidTr="00E55338">
        <w:trPr>
          <w:trHeight w:val="300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931D563" w14:textId="72E7580A" w:rsidR="0015369D" w:rsidRPr="00C42665" w:rsidRDefault="0015369D" w:rsidP="0015369D">
            <w:pPr>
              <w:pStyle w:val="NoSpacing"/>
              <w:spacing w:line="240" w:lineRule="auto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lastRenderedPageBreak/>
              <w:t>Art/drama/music/play therapy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7D3F7DB" w14:textId="3029634E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16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9D84B94" w14:textId="3ED381ED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2.78 (10.61)</w:t>
            </w:r>
          </w:p>
        </w:tc>
        <w:tc>
          <w:tcPr>
            <w:tcW w:w="1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9D81706" w14:textId="532C2BBA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 - 85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1F82C1B" w14:textId="6096551C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13%</w:t>
            </w:r>
          </w:p>
        </w:tc>
        <w:tc>
          <w:tcPr>
            <w:tcW w:w="1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8C0C301" w14:textId="024C0B83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20</w:t>
            </w:r>
          </w:p>
        </w:tc>
        <w:tc>
          <w:tcPr>
            <w:tcW w:w="15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605C3E1" w14:textId="3A624920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2.83 (8.42)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6382FEF" w14:textId="679C34BB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 - 48</w:t>
            </w:r>
          </w:p>
        </w:tc>
        <w:tc>
          <w:tcPr>
            <w:tcW w:w="1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493A935" w14:textId="6E9FCE2F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15%</w:t>
            </w:r>
          </w:p>
        </w:tc>
      </w:tr>
      <w:tr w:rsidR="0015369D" w:rsidRPr="00C42665" w14:paraId="7D7B3DA2" w14:textId="77777777" w:rsidTr="00E55338">
        <w:trPr>
          <w:trHeight w:val="300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7CB5EEE" w14:textId="0EF359B0" w:rsidR="0015369D" w:rsidRPr="00C42665" w:rsidRDefault="0015369D" w:rsidP="0015369D">
            <w:pPr>
              <w:pStyle w:val="NoSpacing"/>
              <w:spacing w:line="240" w:lineRule="auto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Family therapy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005A641" w14:textId="28C4759A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3C7E4A1" w14:textId="338831FE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</w:t>
            </w:r>
            <w:r w:rsidR="00C459BD" w:rsidRPr="00C42665">
              <w:rPr>
                <w:rFonts w:ascii="Kings Caslon Text" w:hAnsi="Kings Caslon Text"/>
                <w:color w:val="000000" w:themeColor="text1"/>
              </w:rPr>
              <w:t>.00</w:t>
            </w:r>
            <w:r w:rsidRPr="00C42665">
              <w:rPr>
                <w:rFonts w:ascii="Kings Caslon Text" w:hAnsi="Kings Caslon Text"/>
                <w:color w:val="000000" w:themeColor="text1"/>
              </w:rPr>
              <w:t xml:space="preserve"> (0</w:t>
            </w:r>
            <w:r w:rsidR="00C459BD" w:rsidRPr="00C42665">
              <w:rPr>
                <w:rFonts w:ascii="Kings Caslon Text" w:hAnsi="Kings Caslon Text"/>
                <w:color w:val="000000" w:themeColor="text1"/>
              </w:rPr>
              <w:t>.00</w:t>
            </w:r>
            <w:r w:rsidRPr="00C42665">
              <w:rPr>
                <w:rFonts w:ascii="Kings Caslon Text" w:hAnsi="Kings Caslon Text"/>
                <w:color w:val="000000" w:themeColor="text1"/>
              </w:rPr>
              <w:t>)</w:t>
            </w:r>
          </w:p>
        </w:tc>
        <w:tc>
          <w:tcPr>
            <w:tcW w:w="1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69AC63C" w14:textId="229F96DC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AB3CC27" w14:textId="5F6B395B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%</w:t>
            </w:r>
          </w:p>
        </w:tc>
        <w:tc>
          <w:tcPr>
            <w:tcW w:w="1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EABE4A3" w14:textId="2F84442E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2</w:t>
            </w:r>
          </w:p>
        </w:tc>
        <w:tc>
          <w:tcPr>
            <w:tcW w:w="15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36F0D57" w14:textId="003876AD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.39 (4.17)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65FB16E" w14:textId="112D75C9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 - 48</w:t>
            </w:r>
          </w:p>
        </w:tc>
        <w:tc>
          <w:tcPr>
            <w:tcW w:w="1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0266EF4" w14:textId="180C5692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2%</w:t>
            </w:r>
          </w:p>
        </w:tc>
      </w:tr>
      <w:tr w:rsidR="0015369D" w:rsidRPr="00C42665" w14:paraId="6A2ED8A6" w14:textId="77777777" w:rsidTr="00E55338">
        <w:trPr>
          <w:trHeight w:val="300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CA35C85" w14:textId="3687C406" w:rsidR="0015369D" w:rsidRPr="00C42665" w:rsidRDefault="0015369D" w:rsidP="0015369D">
            <w:pPr>
              <w:pStyle w:val="NoSpacing"/>
              <w:spacing w:line="240" w:lineRule="auto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Dietician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22136C8" w14:textId="4356034F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13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F3F4FAD" w14:textId="55C9BDF2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.25 (1.08)</w:t>
            </w:r>
          </w:p>
        </w:tc>
        <w:tc>
          <w:tcPr>
            <w:tcW w:w="1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AE08275" w14:textId="3788DB5C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 - 10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1F98E7C" w14:textId="18542839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10%</w:t>
            </w:r>
          </w:p>
        </w:tc>
        <w:tc>
          <w:tcPr>
            <w:tcW w:w="1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DDBE590" w14:textId="6F97D75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18</w:t>
            </w:r>
          </w:p>
        </w:tc>
        <w:tc>
          <w:tcPr>
            <w:tcW w:w="15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802C031" w14:textId="2F2D0D22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.48 (1.68)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C9413CF" w14:textId="6E5D93CF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 - 15</w:t>
            </w:r>
          </w:p>
        </w:tc>
        <w:tc>
          <w:tcPr>
            <w:tcW w:w="1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7C8B759" w14:textId="16FC70D3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14%</w:t>
            </w:r>
          </w:p>
        </w:tc>
      </w:tr>
      <w:tr w:rsidR="0015369D" w:rsidRPr="00C42665" w14:paraId="71491E5C" w14:textId="77777777" w:rsidTr="00E55338">
        <w:trPr>
          <w:trHeight w:val="300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D7ABEEF" w14:textId="6D81159B" w:rsidR="0015369D" w:rsidRPr="00C42665" w:rsidRDefault="0015369D" w:rsidP="0015369D">
            <w:pPr>
              <w:pStyle w:val="NoSpacing"/>
              <w:spacing w:line="240" w:lineRule="auto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Social worker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8FB9949" w14:textId="0C26DC0A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15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73463C8" w14:textId="49D42182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.79 (3.79)</w:t>
            </w:r>
          </w:p>
        </w:tc>
        <w:tc>
          <w:tcPr>
            <w:tcW w:w="1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FE4B677" w14:textId="6A1642B4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 - 30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438BFA9" w14:textId="7309E25B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12%</w:t>
            </w:r>
          </w:p>
        </w:tc>
        <w:tc>
          <w:tcPr>
            <w:tcW w:w="1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01D745D" w14:textId="5D3DBDA2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21</w:t>
            </w:r>
          </w:p>
        </w:tc>
        <w:tc>
          <w:tcPr>
            <w:tcW w:w="15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505CF93" w14:textId="24A0E45E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1.50 (6.77)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AF938A7" w14:textId="4B65AEEF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 - 68</w:t>
            </w:r>
          </w:p>
        </w:tc>
        <w:tc>
          <w:tcPr>
            <w:tcW w:w="1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5FF616B" w14:textId="16F4D6ED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16%</w:t>
            </w:r>
          </w:p>
        </w:tc>
      </w:tr>
      <w:tr w:rsidR="0015369D" w:rsidRPr="00C42665" w14:paraId="2FFC54B9" w14:textId="77777777" w:rsidTr="00E55338">
        <w:trPr>
          <w:trHeight w:val="300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5BE8007" w14:textId="49E5FC3E" w:rsidR="0015369D" w:rsidRPr="00C42665" w:rsidRDefault="0015369D" w:rsidP="0015369D">
            <w:pPr>
              <w:pStyle w:val="NoSpacing"/>
              <w:spacing w:line="240" w:lineRule="auto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Youth worker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8425D3E" w14:textId="170AAE91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2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4FFDF0D" w14:textId="0FD7B490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.25 (2.05)</w:t>
            </w:r>
          </w:p>
        </w:tc>
        <w:tc>
          <w:tcPr>
            <w:tcW w:w="1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71CD328" w14:textId="6136C184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 - 20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7DD92C7" w14:textId="0CAAD08E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2%</w:t>
            </w:r>
          </w:p>
        </w:tc>
        <w:tc>
          <w:tcPr>
            <w:tcW w:w="1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A54AFB0" w14:textId="100F84C5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6</w:t>
            </w:r>
          </w:p>
        </w:tc>
        <w:tc>
          <w:tcPr>
            <w:tcW w:w="15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DE4D326" w14:textId="3E654159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.55 (2.89)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E8514F9" w14:textId="4D88CD9F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 - 21</w:t>
            </w:r>
          </w:p>
        </w:tc>
        <w:tc>
          <w:tcPr>
            <w:tcW w:w="1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28268D4" w14:textId="144521E2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5%</w:t>
            </w:r>
          </w:p>
        </w:tc>
      </w:tr>
      <w:tr w:rsidR="0015369D" w:rsidRPr="00C42665" w14:paraId="1DAC0C81" w14:textId="77777777" w:rsidTr="00E55338">
        <w:trPr>
          <w:trHeight w:val="300"/>
        </w:trPr>
        <w:tc>
          <w:tcPr>
            <w:tcW w:w="340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2FA47426" w14:textId="1D18F277" w:rsidR="0015369D" w:rsidRPr="00C42665" w:rsidRDefault="0015369D" w:rsidP="0015369D">
            <w:pPr>
              <w:pStyle w:val="NoSpacing"/>
              <w:spacing w:line="240" w:lineRule="auto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Family support worker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vAlign w:val="bottom"/>
          </w:tcPr>
          <w:p w14:paraId="5308B2DD" w14:textId="611A7FF8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14</w:t>
            </w:r>
          </w:p>
        </w:tc>
        <w:tc>
          <w:tcPr>
            <w:tcW w:w="1600" w:type="dxa"/>
            <w:tcBorders>
              <w:top w:val="nil"/>
              <w:left w:val="nil"/>
              <w:right w:val="nil"/>
            </w:tcBorders>
            <w:shd w:val="clear" w:color="auto" w:fill="auto"/>
            <w:vAlign w:val="bottom"/>
          </w:tcPr>
          <w:p w14:paraId="0FC2B90E" w14:textId="50AC2489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.89 (4.01)</w:t>
            </w:r>
          </w:p>
        </w:tc>
        <w:tc>
          <w:tcPr>
            <w:tcW w:w="129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3C420FB9" w14:textId="770274A2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 - 26</w:t>
            </w:r>
          </w:p>
        </w:tc>
        <w:tc>
          <w:tcPr>
            <w:tcW w:w="129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4D620A8B" w14:textId="3441550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11%</w:t>
            </w:r>
          </w:p>
        </w:tc>
        <w:tc>
          <w:tcPr>
            <w:tcW w:w="1052" w:type="dxa"/>
            <w:tcBorders>
              <w:top w:val="nil"/>
              <w:left w:val="nil"/>
              <w:right w:val="nil"/>
            </w:tcBorders>
            <w:shd w:val="clear" w:color="auto" w:fill="auto"/>
            <w:vAlign w:val="bottom"/>
          </w:tcPr>
          <w:p w14:paraId="453B4446" w14:textId="4967AFDB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11</w:t>
            </w:r>
          </w:p>
        </w:tc>
        <w:tc>
          <w:tcPr>
            <w:tcW w:w="154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0DB6F9BD" w14:textId="29D234E2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.56 (2.57)</w:t>
            </w:r>
          </w:p>
        </w:tc>
        <w:tc>
          <w:tcPr>
            <w:tcW w:w="129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3F978600" w14:textId="00439128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 - 20</w:t>
            </w:r>
          </w:p>
        </w:tc>
        <w:tc>
          <w:tcPr>
            <w:tcW w:w="129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32FC8CA3" w14:textId="3B2450D9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8%</w:t>
            </w:r>
          </w:p>
        </w:tc>
      </w:tr>
      <w:tr w:rsidR="0015369D" w:rsidRPr="00C42665" w14:paraId="05576F38" w14:textId="77777777" w:rsidTr="00E55338">
        <w:trPr>
          <w:trHeight w:val="300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F5084BD" w14:textId="7B3E59D7" w:rsidR="0015369D" w:rsidRPr="00C42665" w:rsidRDefault="0015369D" w:rsidP="0015369D">
            <w:pPr>
              <w:pStyle w:val="NoSpacing"/>
              <w:spacing w:line="240" w:lineRule="auto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Social inclusion worker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F012E97" w14:textId="2209807F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2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B6507DC" w14:textId="6193577C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.02 (0.12)</w:t>
            </w:r>
          </w:p>
        </w:tc>
        <w:tc>
          <w:tcPr>
            <w:tcW w:w="1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DEB54D2" w14:textId="6C901798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 - 1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821C439" w14:textId="6EE62378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2%</w:t>
            </w:r>
          </w:p>
        </w:tc>
        <w:tc>
          <w:tcPr>
            <w:tcW w:w="1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2718093" w14:textId="0DEB992D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</w:t>
            </w:r>
          </w:p>
        </w:tc>
        <w:tc>
          <w:tcPr>
            <w:tcW w:w="15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75E2DEA" w14:textId="516E9D56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.00 (0.00)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31451C9" w14:textId="5709F44F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</w:t>
            </w:r>
          </w:p>
        </w:tc>
        <w:tc>
          <w:tcPr>
            <w:tcW w:w="1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D926C74" w14:textId="33EE5E21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%</w:t>
            </w:r>
          </w:p>
        </w:tc>
      </w:tr>
      <w:tr w:rsidR="0015369D" w:rsidRPr="00C42665" w14:paraId="11DD3E64" w14:textId="77777777" w:rsidTr="00E55338">
        <w:trPr>
          <w:trHeight w:val="300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E8895FD" w14:textId="476D2095" w:rsidR="0015369D" w:rsidRPr="00C42665" w:rsidRDefault="0015369D" w:rsidP="0015369D">
            <w:pPr>
              <w:pStyle w:val="NoSpacing"/>
              <w:spacing w:line="240" w:lineRule="auto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Foster care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8EEE44D" w14:textId="4087C5F3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FB92C33" w14:textId="27109DC2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.00 (0.00)</w:t>
            </w:r>
          </w:p>
        </w:tc>
        <w:tc>
          <w:tcPr>
            <w:tcW w:w="1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DE16C48" w14:textId="301F1A4B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C03D222" w14:textId="34407BC0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%</w:t>
            </w:r>
          </w:p>
        </w:tc>
        <w:tc>
          <w:tcPr>
            <w:tcW w:w="1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9A1433D" w14:textId="28D839B0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</w:t>
            </w:r>
          </w:p>
        </w:tc>
        <w:tc>
          <w:tcPr>
            <w:tcW w:w="15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A9D2951" w14:textId="4333CD93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.00 (0.00)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A46DE11" w14:textId="009B54F1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</w:t>
            </w:r>
          </w:p>
        </w:tc>
        <w:tc>
          <w:tcPr>
            <w:tcW w:w="1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BC2239D" w14:textId="621653FA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%</w:t>
            </w:r>
          </w:p>
        </w:tc>
      </w:tr>
      <w:tr w:rsidR="0015369D" w:rsidRPr="00C42665" w14:paraId="4E01B597" w14:textId="77777777" w:rsidTr="00E55338">
        <w:trPr>
          <w:trHeight w:val="300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3F03758" w14:textId="0DA08108" w:rsidR="0015369D" w:rsidRPr="00C42665" w:rsidRDefault="0015369D" w:rsidP="0015369D">
            <w:pPr>
              <w:pStyle w:val="NoSpacing"/>
              <w:spacing w:line="240" w:lineRule="auto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Residential care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18804CF" w14:textId="6182BB5D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A2D4ADE" w14:textId="523B9C28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.00 (0.00)</w:t>
            </w:r>
          </w:p>
        </w:tc>
        <w:tc>
          <w:tcPr>
            <w:tcW w:w="1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69E2667" w14:textId="086F0C86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C340BB7" w14:textId="274016F8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%</w:t>
            </w:r>
          </w:p>
        </w:tc>
        <w:tc>
          <w:tcPr>
            <w:tcW w:w="1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3B26491" w14:textId="60BDFAF6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</w:t>
            </w:r>
          </w:p>
        </w:tc>
        <w:tc>
          <w:tcPr>
            <w:tcW w:w="15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DC8D689" w14:textId="5C4AC6FF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.00 (0.00)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CDB00A9" w14:textId="1F2E0CB2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</w:t>
            </w:r>
          </w:p>
        </w:tc>
        <w:tc>
          <w:tcPr>
            <w:tcW w:w="1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8B54AC2" w14:textId="44A9DA69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%</w:t>
            </w:r>
          </w:p>
        </w:tc>
      </w:tr>
      <w:tr w:rsidR="0015369D" w:rsidRPr="00C42665" w14:paraId="7318173C" w14:textId="77777777" w:rsidTr="00E55338">
        <w:trPr>
          <w:trHeight w:val="300"/>
        </w:trPr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11F1108" w14:textId="432CCE81" w:rsidR="0015369D" w:rsidRPr="00C42665" w:rsidRDefault="0015369D" w:rsidP="0015369D">
            <w:pPr>
              <w:pStyle w:val="NoSpacing"/>
              <w:spacing w:line="240" w:lineRule="auto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Respite car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4FDD455C" w14:textId="28FAF4F8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4</w:t>
            </w:r>
          </w:p>
        </w:tc>
        <w:tc>
          <w:tcPr>
            <w:tcW w:w="16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76BAB229" w14:textId="3E949A39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.52 (4.15)</w:t>
            </w:r>
          </w:p>
        </w:tc>
        <w:tc>
          <w:tcPr>
            <w:tcW w:w="129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351C3A1" w14:textId="65ED4529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 - 45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22CAF7B1" w14:textId="5A832889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3%</w:t>
            </w:r>
          </w:p>
        </w:tc>
        <w:tc>
          <w:tcPr>
            <w:tcW w:w="105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5F8D130C" w14:textId="74B6E629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7</w:t>
            </w:r>
          </w:p>
        </w:tc>
        <w:tc>
          <w:tcPr>
            <w:tcW w:w="15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422093B8" w14:textId="27A89D4B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.56 (2.79)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6CFC3F2" w14:textId="0AA71D64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0 - 22</w:t>
            </w:r>
          </w:p>
        </w:tc>
        <w:tc>
          <w:tcPr>
            <w:tcW w:w="129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1B9D0D68" w14:textId="481F4252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5%</w:t>
            </w:r>
          </w:p>
        </w:tc>
      </w:tr>
    </w:tbl>
    <w:p w14:paraId="6984A06F" w14:textId="77777777" w:rsidR="008F379A" w:rsidRPr="00C42665" w:rsidRDefault="008F379A" w:rsidP="008F379A">
      <w:pPr>
        <w:rPr>
          <w:rFonts w:ascii="Kings Caslon Text" w:hAnsi="Kings Caslon Text"/>
          <w:sz w:val="18"/>
          <w:szCs w:val="18"/>
        </w:rPr>
      </w:pPr>
      <w:r w:rsidRPr="00C42665">
        <w:rPr>
          <w:rFonts w:ascii="Kings Caslon Text" w:hAnsi="Kings Caslon Text"/>
          <w:sz w:val="18"/>
          <w:szCs w:val="18"/>
        </w:rPr>
        <w:t>CAMHS=Child and Adolescent Mental Health Services</w:t>
      </w:r>
    </w:p>
    <w:p w14:paraId="232F8B46" w14:textId="77777777" w:rsidR="00A71D46" w:rsidRPr="00C42665" w:rsidRDefault="00A71D46">
      <w:pPr>
        <w:rPr>
          <w:rFonts w:ascii="Kings Caslon Text" w:hAnsi="Kings Caslon Text"/>
          <w:b/>
          <w:bCs/>
        </w:rPr>
      </w:pPr>
    </w:p>
    <w:p w14:paraId="36F4DA04" w14:textId="29E07B19" w:rsidR="00BB428D" w:rsidRPr="00C42665" w:rsidRDefault="00BB428D" w:rsidP="00BB428D">
      <w:pPr>
        <w:rPr>
          <w:rFonts w:ascii="Kings Caslon Text" w:hAnsi="Kings Caslon Text"/>
          <w:b/>
          <w:bCs/>
          <w:sz w:val="24"/>
          <w:szCs w:val="24"/>
        </w:rPr>
      </w:pPr>
      <w:r w:rsidRPr="00C42665">
        <w:rPr>
          <w:rFonts w:ascii="Kings Caslon Text" w:hAnsi="Kings Caslon Text"/>
          <w:b/>
          <w:bCs/>
          <w:sz w:val="24"/>
          <w:szCs w:val="24"/>
        </w:rPr>
        <w:t xml:space="preserve">Table </w:t>
      </w:r>
      <w:r w:rsidR="004B3E68" w:rsidRPr="00C42665">
        <w:rPr>
          <w:rFonts w:ascii="Kings Caslon Text" w:hAnsi="Kings Caslon Text"/>
          <w:b/>
          <w:bCs/>
          <w:sz w:val="24"/>
          <w:szCs w:val="24"/>
        </w:rPr>
        <w:t>S</w:t>
      </w:r>
      <w:r w:rsidR="00F019C3" w:rsidRPr="00C42665">
        <w:rPr>
          <w:rFonts w:ascii="Kings Caslon Text" w:hAnsi="Kings Caslon Text"/>
          <w:b/>
          <w:bCs/>
          <w:sz w:val="24"/>
          <w:szCs w:val="24"/>
        </w:rPr>
        <w:t>6</w:t>
      </w:r>
      <w:r w:rsidRPr="00C42665">
        <w:rPr>
          <w:rFonts w:ascii="Kings Caslon Text" w:hAnsi="Kings Caslon Text"/>
          <w:b/>
          <w:bCs/>
          <w:sz w:val="24"/>
          <w:szCs w:val="24"/>
        </w:rPr>
        <w:t xml:space="preserve">: </w:t>
      </w:r>
      <w:r w:rsidR="00691B0D" w:rsidRPr="00C42665">
        <w:rPr>
          <w:rFonts w:ascii="Kings Caslon Text" w:hAnsi="Kings Caslon Text"/>
          <w:b/>
          <w:bCs/>
          <w:sz w:val="24"/>
          <w:szCs w:val="24"/>
        </w:rPr>
        <w:t>Prescribed medications</w:t>
      </w:r>
      <w:r w:rsidRPr="00C42665">
        <w:rPr>
          <w:rFonts w:ascii="Kings Caslon Text" w:hAnsi="Kings Caslon Text"/>
          <w:b/>
          <w:bCs/>
          <w:sz w:val="24"/>
          <w:szCs w:val="24"/>
        </w:rPr>
        <w:t xml:space="preserve"> over the 12-month follow-up period</w:t>
      </w:r>
    </w:p>
    <w:tbl>
      <w:tblPr>
        <w:tblW w:w="11766" w:type="dxa"/>
        <w:tblLayout w:type="fixed"/>
        <w:tblLook w:val="04A0" w:firstRow="1" w:lastRow="0" w:firstColumn="1" w:lastColumn="0" w:noHBand="0" w:noVBand="1"/>
      </w:tblPr>
      <w:tblGrid>
        <w:gridCol w:w="4395"/>
        <w:gridCol w:w="1842"/>
        <w:gridCol w:w="1843"/>
        <w:gridCol w:w="1843"/>
        <w:gridCol w:w="1843"/>
      </w:tblGrid>
      <w:tr w:rsidR="0015369D" w:rsidRPr="00C42665" w14:paraId="7FEB86FA" w14:textId="77777777" w:rsidTr="00DB5FE9">
        <w:trPr>
          <w:trHeight w:val="280"/>
        </w:trPr>
        <w:tc>
          <w:tcPr>
            <w:tcW w:w="4395" w:type="dxa"/>
            <w:tcBorders>
              <w:top w:val="single" w:sz="4" w:space="0" w:color="auto"/>
              <w:left w:val="nil"/>
              <w:right w:val="nil"/>
            </w:tcBorders>
            <w:shd w:val="clear" w:color="auto" w:fill="FFFFFF" w:themeFill="background1"/>
            <w:noWrap/>
            <w:vAlign w:val="bottom"/>
          </w:tcPr>
          <w:p w14:paraId="0675D8B7" w14:textId="451713D4" w:rsidR="0015369D" w:rsidRPr="00C42665" w:rsidRDefault="0015369D" w:rsidP="0015369D">
            <w:pPr>
              <w:pStyle w:val="NoSpacing"/>
              <w:spacing w:line="240" w:lineRule="auto"/>
              <w:rPr>
                <w:rFonts w:ascii="Kings Caslon Text" w:hAnsi="Kings Caslon Text"/>
                <w:b/>
                <w:bCs/>
                <w:color w:val="000000" w:themeColor="text1"/>
              </w:rPr>
            </w:pPr>
            <w:r w:rsidRPr="00C42665">
              <w:rPr>
                <w:rFonts w:ascii="Kings Caslon Text" w:hAnsi="Kings Caslon Text"/>
                <w:b/>
                <w:bCs/>
                <w:color w:val="000000" w:themeColor="text1"/>
              </w:rPr>
              <w:t>Medication for</w:t>
            </w:r>
          </w:p>
        </w:tc>
        <w:tc>
          <w:tcPr>
            <w:tcW w:w="3685" w:type="dxa"/>
            <w:gridSpan w:val="2"/>
            <w:tcBorders>
              <w:top w:val="single" w:sz="4" w:space="0" w:color="auto"/>
              <w:left w:val="nil"/>
              <w:right w:val="nil"/>
            </w:tcBorders>
            <w:shd w:val="clear" w:color="auto" w:fill="FFFFFF" w:themeFill="background1"/>
            <w:noWrap/>
            <w:vAlign w:val="bottom"/>
          </w:tcPr>
          <w:p w14:paraId="4DA03062" w14:textId="7777777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b/>
                <w:bCs/>
                <w:color w:val="000000" w:themeColor="text1"/>
              </w:rPr>
            </w:pPr>
            <w:r w:rsidRPr="00C42665">
              <w:rPr>
                <w:rFonts w:ascii="Kings Caslon Text" w:hAnsi="Kings Caslon Text"/>
                <w:b/>
                <w:bCs/>
                <w:color w:val="000000" w:themeColor="text1"/>
              </w:rPr>
              <w:t>Intervention</w:t>
            </w:r>
          </w:p>
          <w:p w14:paraId="276ECE69" w14:textId="2D31BE7A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b/>
                <w:bCs/>
                <w:color w:val="000000" w:themeColor="text1"/>
              </w:rPr>
            </w:pPr>
            <w:r w:rsidRPr="00C42665">
              <w:rPr>
                <w:rFonts w:ascii="Kings Caslon Text" w:hAnsi="Kings Caslon Text"/>
                <w:b/>
                <w:bCs/>
                <w:color w:val="000000" w:themeColor="text1"/>
              </w:rPr>
              <w:t>(N=128)</w:t>
            </w:r>
          </w:p>
        </w:tc>
        <w:tc>
          <w:tcPr>
            <w:tcW w:w="3686" w:type="dxa"/>
            <w:gridSpan w:val="2"/>
            <w:tcBorders>
              <w:top w:val="single" w:sz="4" w:space="0" w:color="auto"/>
              <w:left w:val="nil"/>
              <w:right w:val="nil"/>
            </w:tcBorders>
            <w:shd w:val="clear" w:color="auto" w:fill="FFFFFF" w:themeFill="background1"/>
            <w:noWrap/>
            <w:vAlign w:val="bottom"/>
          </w:tcPr>
          <w:p w14:paraId="6B5C016F" w14:textId="7777777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b/>
                <w:bCs/>
                <w:color w:val="000000" w:themeColor="text1"/>
              </w:rPr>
            </w:pPr>
            <w:r w:rsidRPr="00C42665">
              <w:rPr>
                <w:rFonts w:ascii="Kings Caslon Text" w:hAnsi="Kings Caslon Text"/>
                <w:b/>
                <w:bCs/>
                <w:color w:val="000000" w:themeColor="text1"/>
              </w:rPr>
              <w:t>Control</w:t>
            </w:r>
          </w:p>
          <w:p w14:paraId="283E7A6E" w14:textId="4C7F6929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b/>
                <w:bCs/>
                <w:color w:val="000000" w:themeColor="text1"/>
              </w:rPr>
            </w:pPr>
            <w:r w:rsidRPr="00C42665">
              <w:rPr>
                <w:rFonts w:ascii="Kings Caslon Text" w:hAnsi="Kings Caslon Text"/>
                <w:b/>
                <w:bCs/>
                <w:color w:val="000000" w:themeColor="text1"/>
              </w:rPr>
              <w:t>(N=133)</w:t>
            </w:r>
          </w:p>
        </w:tc>
      </w:tr>
      <w:tr w:rsidR="0015369D" w:rsidRPr="00C42665" w14:paraId="77DD6430" w14:textId="77777777" w:rsidTr="0015369D">
        <w:trPr>
          <w:trHeight w:val="280"/>
        </w:trPr>
        <w:tc>
          <w:tcPr>
            <w:tcW w:w="4395" w:type="dxa"/>
            <w:tcBorders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bottom"/>
          </w:tcPr>
          <w:p w14:paraId="0E2338BC" w14:textId="6874B7F3" w:rsidR="0015369D" w:rsidRPr="00C42665" w:rsidRDefault="0015369D" w:rsidP="0015369D">
            <w:pPr>
              <w:pStyle w:val="NoSpacing"/>
              <w:spacing w:line="240" w:lineRule="auto"/>
              <w:rPr>
                <w:rFonts w:ascii="Kings Caslon Text" w:hAnsi="Kings Caslon Text"/>
                <w:b/>
                <w:bCs/>
                <w:color w:val="000000" w:themeColor="text1"/>
              </w:rPr>
            </w:pPr>
          </w:p>
        </w:tc>
        <w:tc>
          <w:tcPr>
            <w:tcW w:w="1842" w:type="dxa"/>
            <w:tcBorders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78442A22" w14:textId="7777777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b/>
                <w:bCs/>
                <w:color w:val="000000" w:themeColor="text1"/>
              </w:rPr>
            </w:pPr>
            <w:r w:rsidRPr="00C42665">
              <w:rPr>
                <w:rFonts w:ascii="Kings Caslon Text" w:hAnsi="Kings Caslon Text"/>
                <w:b/>
                <w:bCs/>
                <w:color w:val="000000" w:themeColor="text1"/>
              </w:rPr>
              <w:t>N</w:t>
            </w:r>
          </w:p>
        </w:tc>
        <w:tc>
          <w:tcPr>
            <w:tcW w:w="1843" w:type="dxa"/>
            <w:tcBorders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6A115023" w14:textId="7777777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b/>
                <w:bCs/>
                <w:color w:val="000000" w:themeColor="text1"/>
              </w:rPr>
            </w:pPr>
            <w:r w:rsidRPr="00C42665">
              <w:rPr>
                <w:rFonts w:ascii="Kings Caslon Text" w:hAnsi="Kings Caslon Text"/>
                <w:b/>
                <w:bCs/>
                <w:color w:val="000000" w:themeColor="text1"/>
              </w:rPr>
              <w:t>% using</w:t>
            </w:r>
          </w:p>
        </w:tc>
        <w:tc>
          <w:tcPr>
            <w:tcW w:w="1843" w:type="dxa"/>
            <w:tcBorders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353C3D3C" w14:textId="7777777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b/>
                <w:bCs/>
                <w:color w:val="000000" w:themeColor="text1"/>
              </w:rPr>
            </w:pPr>
            <w:r w:rsidRPr="00C42665">
              <w:rPr>
                <w:rFonts w:ascii="Kings Caslon Text" w:hAnsi="Kings Caslon Text"/>
                <w:b/>
                <w:bCs/>
                <w:color w:val="000000" w:themeColor="text1"/>
              </w:rPr>
              <w:t>N</w:t>
            </w:r>
          </w:p>
        </w:tc>
        <w:tc>
          <w:tcPr>
            <w:tcW w:w="1843" w:type="dxa"/>
            <w:tcBorders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6305FD90" w14:textId="7777777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b/>
                <w:bCs/>
                <w:color w:val="000000" w:themeColor="text1"/>
              </w:rPr>
            </w:pPr>
            <w:r w:rsidRPr="00C42665">
              <w:rPr>
                <w:rFonts w:ascii="Kings Caslon Text" w:hAnsi="Kings Caslon Text"/>
                <w:b/>
                <w:bCs/>
                <w:color w:val="000000" w:themeColor="text1"/>
              </w:rPr>
              <w:t>% using</w:t>
            </w:r>
          </w:p>
        </w:tc>
      </w:tr>
      <w:tr w:rsidR="0015369D" w:rsidRPr="00C42665" w14:paraId="3A9DE16F" w14:textId="77777777" w:rsidTr="00664DF2">
        <w:trPr>
          <w:trHeight w:val="280"/>
        </w:trPr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3596E57" w14:textId="77777777" w:rsidR="0015369D" w:rsidRPr="00C42665" w:rsidRDefault="0015369D" w:rsidP="0015369D">
            <w:pPr>
              <w:pStyle w:val="NoSpacing"/>
              <w:spacing w:line="240" w:lineRule="auto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Epilepsy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8EABE79" w14:textId="7777777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123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099EAA6" w14:textId="7777777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96%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BCB88BF" w14:textId="7777777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122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A49C1D5" w14:textId="7777777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92%</w:t>
            </w:r>
          </w:p>
        </w:tc>
      </w:tr>
      <w:tr w:rsidR="0015369D" w:rsidRPr="00C42665" w14:paraId="6BFCDF8B" w14:textId="77777777" w:rsidTr="00DB5FE9">
        <w:trPr>
          <w:trHeight w:val="280"/>
        </w:trPr>
        <w:tc>
          <w:tcPr>
            <w:tcW w:w="4395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55DE2169" w14:textId="59D8B723" w:rsidR="0015369D" w:rsidRPr="00C42665" w:rsidRDefault="0015369D" w:rsidP="0015369D">
            <w:pPr>
              <w:pStyle w:val="NoSpacing"/>
              <w:spacing w:line="240" w:lineRule="auto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Mental health (anxiety, depression, ADHD)</w:t>
            </w:r>
          </w:p>
        </w:tc>
        <w:tc>
          <w:tcPr>
            <w:tcW w:w="184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45B49AED" w14:textId="7777777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8</w:t>
            </w:r>
          </w:p>
        </w:tc>
        <w:tc>
          <w:tcPr>
            <w:tcW w:w="184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3CA85183" w14:textId="7777777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6%</w:t>
            </w:r>
          </w:p>
        </w:tc>
        <w:tc>
          <w:tcPr>
            <w:tcW w:w="184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204BD925" w14:textId="7777777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11</w:t>
            </w:r>
          </w:p>
        </w:tc>
        <w:tc>
          <w:tcPr>
            <w:tcW w:w="184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18D63005" w14:textId="7777777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8%</w:t>
            </w:r>
          </w:p>
        </w:tc>
      </w:tr>
      <w:tr w:rsidR="0015369D" w:rsidRPr="00C42665" w14:paraId="001BA2DA" w14:textId="77777777" w:rsidTr="00DB5FE9">
        <w:trPr>
          <w:trHeight w:val="280"/>
        </w:trPr>
        <w:tc>
          <w:tcPr>
            <w:tcW w:w="439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5F18CC62" w14:textId="77777777" w:rsidR="0015369D" w:rsidRPr="00C42665" w:rsidRDefault="0015369D" w:rsidP="0015369D">
            <w:pPr>
              <w:pStyle w:val="NoSpacing"/>
              <w:spacing w:line="240" w:lineRule="auto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Other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5565B33A" w14:textId="7777777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62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399999ED" w14:textId="7777777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48%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54B2FB7A" w14:textId="7777777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6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7166641D" w14:textId="77777777" w:rsidR="0015369D" w:rsidRPr="00C42665" w:rsidRDefault="0015369D" w:rsidP="0015369D">
            <w:pPr>
              <w:pStyle w:val="NoSpacing"/>
              <w:spacing w:line="240" w:lineRule="auto"/>
              <w:jc w:val="center"/>
              <w:rPr>
                <w:rFonts w:ascii="Kings Caslon Text" w:hAnsi="Kings Caslon Text"/>
                <w:color w:val="000000" w:themeColor="text1"/>
              </w:rPr>
            </w:pPr>
            <w:r w:rsidRPr="00C42665">
              <w:rPr>
                <w:rFonts w:ascii="Kings Caslon Text" w:hAnsi="Kings Caslon Text"/>
                <w:color w:val="000000" w:themeColor="text1"/>
              </w:rPr>
              <w:t>46%</w:t>
            </w:r>
          </w:p>
        </w:tc>
      </w:tr>
    </w:tbl>
    <w:p w14:paraId="688E974C" w14:textId="2449229E" w:rsidR="0084387E" w:rsidRPr="00C42665" w:rsidRDefault="005572D2">
      <w:pPr>
        <w:rPr>
          <w:rFonts w:ascii="Kings Caslon Text" w:hAnsi="Kings Caslon Text"/>
          <w:sz w:val="18"/>
          <w:szCs w:val="18"/>
        </w:rPr>
      </w:pPr>
      <w:r w:rsidRPr="00C42665">
        <w:rPr>
          <w:rFonts w:ascii="Kings Caslon Text" w:hAnsi="Kings Caslon Text"/>
          <w:sz w:val="18"/>
          <w:szCs w:val="18"/>
        </w:rPr>
        <w:t>ADHD=</w:t>
      </w:r>
      <w:r w:rsidR="00EB0CE0" w:rsidRPr="00C42665">
        <w:rPr>
          <w:rFonts w:ascii="Kings Caslon Text" w:hAnsi="Kings Caslon Text"/>
          <w:sz w:val="18"/>
          <w:szCs w:val="18"/>
        </w:rPr>
        <w:t>attention deficit hyperactivity disorder</w:t>
      </w:r>
    </w:p>
    <w:p w14:paraId="4AA4C7B3" w14:textId="77777777" w:rsidR="004A0C9A" w:rsidRPr="00C42665" w:rsidRDefault="004A0C9A">
      <w:pPr>
        <w:rPr>
          <w:rFonts w:ascii="Kings Caslon Text" w:hAnsi="Kings Caslon Text"/>
          <w:b/>
          <w:bCs/>
        </w:rPr>
      </w:pPr>
    </w:p>
    <w:p w14:paraId="09493BCA" w14:textId="77777777" w:rsidR="00B71082" w:rsidRPr="00C42665" w:rsidRDefault="00B71082" w:rsidP="001339C2">
      <w:pPr>
        <w:rPr>
          <w:rFonts w:ascii="Kings Caslon Text" w:hAnsi="Kings Caslon Text"/>
          <w:b/>
          <w:bCs/>
          <w:sz w:val="24"/>
          <w:szCs w:val="24"/>
        </w:rPr>
        <w:sectPr w:rsidR="00B71082" w:rsidRPr="00C42665" w:rsidSect="00ED3853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547C47D2" w14:textId="26229720" w:rsidR="007403A5" w:rsidRPr="00C42665" w:rsidRDefault="007403A5" w:rsidP="007403A5">
      <w:pPr>
        <w:spacing w:line="360" w:lineRule="auto"/>
        <w:rPr>
          <w:rFonts w:ascii="Kings Caslon Text" w:hAnsi="Kings Caslon Text"/>
          <w:b/>
          <w:bCs/>
          <w:color w:val="000000" w:themeColor="text1"/>
        </w:rPr>
      </w:pPr>
      <w:r w:rsidRPr="00C42665">
        <w:rPr>
          <w:rFonts w:ascii="Kings Caslon Text" w:hAnsi="Kings Caslon Text"/>
          <w:b/>
          <w:bCs/>
          <w:color w:val="000000" w:themeColor="text1"/>
        </w:rPr>
        <w:lastRenderedPageBreak/>
        <w:t xml:space="preserve">Figure </w:t>
      </w:r>
      <w:r w:rsidR="004B3E68" w:rsidRPr="00C42665">
        <w:rPr>
          <w:rFonts w:ascii="Kings Caslon Text" w:hAnsi="Kings Caslon Text"/>
          <w:b/>
          <w:bCs/>
          <w:color w:val="000000" w:themeColor="text1"/>
        </w:rPr>
        <w:t>S</w:t>
      </w:r>
      <w:r w:rsidRPr="00C42665">
        <w:rPr>
          <w:rFonts w:ascii="Kings Caslon Text" w:hAnsi="Kings Caslon Text"/>
          <w:b/>
          <w:bCs/>
          <w:color w:val="000000" w:themeColor="text1"/>
        </w:rPr>
        <w:t xml:space="preserve">1: Cost-effectiveness plane for SDQ </w:t>
      </w:r>
    </w:p>
    <w:p w14:paraId="3EDC3721" w14:textId="77777777" w:rsidR="007403A5" w:rsidRPr="00C42665" w:rsidRDefault="007403A5" w:rsidP="007403A5">
      <w:pPr>
        <w:spacing w:line="360" w:lineRule="auto"/>
        <w:rPr>
          <w:rFonts w:ascii="Kings Caslon Text" w:hAnsi="Kings Caslon Text"/>
          <w:color w:val="000000" w:themeColor="text1"/>
        </w:rPr>
      </w:pPr>
      <w:r w:rsidRPr="00C42665">
        <w:rPr>
          <w:rFonts w:ascii="Kings Caslon Text" w:hAnsi="Kings Caslon Text"/>
          <w:color w:val="000000" w:themeColor="text1"/>
        </w:rPr>
        <w:fldChar w:fldCharType="begin"/>
      </w:r>
      <w:r w:rsidRPr="00C42665">
        <w:rPr>
          <w:rFonts w:ascii="Kings Caslon Text" w:hAnsi="Kings Caslon Text"/>
          <w:color w:val="000000" w:themeColor="text1"/>
        </w:rPr>
        <w:instrText xml:space="preserve"> INCLUDEPICTURE "https://lh5.googleusercontent.com/NmskuJfXzHnHd3bDevFqR3Rn3kIh2X-2EeI3I3WkrafhkHDkjmy_b3uUFVC0m7aJq7Q5tn0wdEWDyFBNQwywRLRgc1d60_1CjWcXUeouM3nmDEfdnM_4z11hKk-hUqAxCx8DHyLcywdEPihuqAC2st1HvQ=s2048" \* MERGEFORMATINET </w:instrText>
      </w:r>
      <w:r w:rsidRPr="00C42665">
        <w:rPr>
          <w:rFonts w:ascii="Kings Caslon Text" w:hAnsi="Kings Caslon Text"/>
          <w:color w:val="000000" w:themeColor="text1"/>
        </w:rPr>
        <w:fldChar w:fldCharType="separate"/>
      </w:r>
      <w:r w:rsidRPr="00C42665">
        <w:rPr>
          <w:rFonts w:ascii="Kings Caslon Text" w:hAnsi="Kings Caslon Text"/>
          <w:noProof/>
          <w:color w:val="000000" w:themeColor="text1"/>
        </w:rPr>
        <w:drawing>
          <wp:inline distT="0" distB="0" distL="0" distR="0" wp14:anchorId="213BBFC9" wp14:editId="752CACA7">
            <wp:extent cx="5567397" cy="3232387"/>
            <wp:effectExtent l="0" t="0" r="0" b="6350"/>
            <wp:docPr id="18673577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6735777" name="Picture 7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67397" cy="323238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C42665">
        <w:rPr>
          <w:rFonts w:ascii="Kings Caslon Text" w:hAnsi="Kings Caslon Text"/>
          <w:color w:val="000000" w:themeColor="text1"/>
        </w:rPr>
        <w:fldChar w:fldCharType="end"/>
      </w:r>
    </w:p>
    <w:p w14:paraId="5E802F3A" w14:textId="77777777" w:rsidR="00152AFA" w:rsidRPr="00C42665" w:rsidRDefault="00152AFA" w:rsidP="00152AFA">
      <w:pPr>
        <w:spacing w:line="360" w:lineRule="auto"/>
        <w:rPr>
          <w:rFonts w:ascii="Kings Caslon Text" w:hAnsi="Kings Caslon Text"/>
          <w:b/>
          <w:bCs/>
          <w:color w:val="000000" w:themeColor="text1"/>
        </w:rPr>
      </w:pPr>
    </w:p>
    <w:p w14:paraId="2925BD82" w14:textId="180C6545" w:rsidR="00152AFA" w:rsidRPr="00C42665" w:rsidRDefault="00152AFA" w:rsidP="00152AFA">
      <w:pPr>
        <w:spacing w:line="360" w:lineRule="auto"/>
        <w:rPr>
          <w:rFonts w:ascii="Kings Caslon Text" w:hAnsi="Kings Caslon Text"/>
          <w:b/>
          <w:bCs/>
          <w:color w:val="000000" w:themeColor="text1"/>
        </w:rPr>
      </w:pPr>
      <w:r w:rsidRPr="00C42665">
        <w:rPr>
          <w:rFonts w:ascii="Kings Caslon Text" w:hAnsi="Kings Caslon Text"/>
          <w:b/>
          <w:bCs/>
          <w:color w:val="000000" w:themeColor="text1"/>
        </w:rPr>
        <w:t xml:space="preserve">Figure </w:t>
      </w:r>
      <w:r w:rsidR="004B3E68" w:rsidRPr="00C42665">
        <w:rPr>
          <w:rFonts w:ascii="Kings Caslon Text" w:hAnsi="Kings Caslon Text"/>
          <w:b/>
          <w:bCs/>
          <w:color w:val="000000" w:themeColor="text1"/>
        </w:rPr>
        <w:t>S</w:t>
      </w:r>
      <w:r w:rsidRPr="00C42665">
        <w:rPr>
          <w:rFonts w:ascii="Kings Caslon Text" w:hAnsi="Kings Caslon Text"/>
          <w:b/>
          <w:bCs/>
          <w:color w:val="000000" w:themeColor="text1"/>
        </w:rPr>
        <w:t>2: Cost-effectiveness plane for QALYs</w:t>
      </w:r>
    </w:p>
    <w:p w14:paraId="27E3E5A4" w14:textId="77777777" w:rsidR="00152AFA" w:rsidRPr="00C42665" w:rsidRDefault="00152AFA" w:rsidP="00152AFA">
      <w:pPr>
        <w:spacing w:line="360" w:lineRule="auto"/>
        <w:rPr>
          <w:rFonts w:ascii="Kings Caslon Text" w:hAnsi="Kings Caslon Text"/>
          <w:color w:val="000000" w:themeColor="text1"/>
        </w:rPr>
      </w:pPr>
      <w:r w:rsidRPr="00C42665">
        <w:rPr>
          <w:rFonts w:ascii="Kings Caslon Text" w:hAnsi="Kings Caslon Text"/>
          <w:color w:val="000000" w:themeColor="text1"/>
        </w:rPr>
        <w:fldChar w:fldCharType="begin"/>
      </w:r>
      <w:r w:rsidRPr="00C42665">
        <w:rPr>
          <w:rFonts w:ascii="Kings Caslon Text" w:hAnsi="Kings Caslon Text"/>
          <w:color w:val="000000" w:themeColor="text1"/>
        </w:rPr>
        <w:instrText xml:space="preserve"> INCLUDEPICTURE "https://lh6.googleusercontent.com/3zVe3d32hjJgPSV4FZUYGJAJX_vQkdj8iFBDWwte8WtbCnWWVgDvfVC8zBgkobrm26Y2RgB56SHjAL1egCAnyNJ5-oBZkBPsUpb3gMuSJlkMSMCEh4S6IY_Ub6ttwj97U7wq4yF0mBJL2QHRpaGttlNnXA=s2048" \* MERGEFORMATINET </w:instrText>
      </w:r>
      <w:r w:rsidRPr="00C42665">
        <w:rPr>
          <w:rFonts w:ascii="Kings Caslon Text" w:hAnsi="Kings Caslon Text"/>
          <w:color w:val="000000" w:themeColor="text1"/>
        </w:rPr>
        <w:fldChar w:fldCharType="separate"/>
      </w:r>
      <w:r w:rsidRPr="00C42665">
        <w:rPr>
          <w:rFonts w:ascii="Kings Caslon Text" w:hAnsi="Kings Caslon Text"/>
          <w:noProof/>
          <w:color w:val="000000" w:themeColor="text1"/>
        </w:rPr>
        <w:drawing>
          <wp:inline distT="0" distB="0" distL="0" distR="0" wp14:anchorId="6CED8E01" wp14:editId="54B1CEDF">
            <wp:extent cx="5755917" cy="3232387"/>
            <wp:effectExtent l="0" t="0" r="0" b="6350"/>
            <wp:docPr id="140299068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0299068" name="Picture 3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5917" cy="323238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C42665">
        <w:rPr>
          <w:rFonts w:ascii="Kings Caslon Text" w:hAnsi="Kings Caslon Text"/>
          <w:color w:val="000000" w:themeColor="text1"/>
        </w:rPr>
        <w:fldChar w:fldCharType="end"/>
      </w:r>
    </w:p>
    <w:p w14:paraId="02385C78" w14:textId="77777777" w:rsidR="00705064" w:rsidRPr="00C42665" w:rsidRDefault="00705064">
      <w:pPr>
        <w:rPr>
          <w:rFonts w:ascii="Kings Caslon Text" w:hAnsi="Kings Caslon Text"/>
          <w:b/>
          <w:bCs/>
        </w:rPr>
      </w:pPr>
    </w:p>
    <w:p w14:paraId="01BFEEB1" w14:textId="2C7E8A63" w:rsidR="00FC174C" w:rsidRPr="00C42665" w:rsidRDefault="00FC174C">
      <w:pPr>
        <w:rPr>
          <w:rFonts w:ascii="Kings Caslon Text" w:hAnsi="Kings Caslon Text"/>
          <w:b/>
          <w:bCs/>
        </w:rPr>
      </w:pPr>
      <w:r w:rsidRPr="00C42665">
        <w:rPr>
          <w:rFonts w:ascii="Kings Caslon Text" w:hAnsi="Kings Caslon Text"/>
          <w:b/>
          <w:bCs/>
        </w:rPr>
        <w:br w:type="page"/>
      </w:r>
    </w:p>
    <w:p w14:paraId="0D8FD567" w14:textId="1EB792A0" w:rsidR="00705064" w:rsidRPr="00C42665" w:rsidRDefault="00FC174C">
      <w:pPr>
        <w:rPr>
          <w:rFonts w:ascii="Kings Caslon Text" w:hAnsi="Kings Caslon Text"/>
          <w:b/>
          <w:bCs/>
          <w:sz w:val="24"/>
          <w:szCs w:val="24"/>
        </w:rPr>
      </w:pPr>
      <w:r w:rsidRPr="00C42665">
        <w:rPr>
          <w:rFonts w:ascii="Kings Caslon Text" w:hAnsi="Kings Caslon Text"/>
          <w:b/>
          <w:bCs/>
          <w:sz w:val="24"/>
          <w:szCs w:val="24"/>
        </w:rPr>
        <w:lastRenderedPageBreak/>
        <w:t>References</w:t>
      </w:r>
    </w:p>
    <w:p w14:paraId="27D53712" w14:textId="77777777" w:rsidR="00CA75D0" w:rsidRPr="00C42665" w:rsidRDefault="00705064" w:rsidP="00CA75D0">
      <w:pPr>
        <w:pStyle w:val="EndNoteBibliography"/>
        <w:spacing w:after="0"/>
        <w:rPr>
          <w:noProof/>
        </w:rPr>
      </w:pPr>
      <w:r w:rsidRPr="00C42665">
        <w:rPr>
          <w:rFonts w:ascii="Kings Caslon Text" w:hAnsi="Kings Caslon Text"/>
          <w:b/>
          <w:bCs/>
        </w:rPr>
        <w:fldChar w:fldCharType="begin"/>
      </w:r>
      <w:r w:rsidRPr="00C42665">
        <w:rPr>
          <w:rFonts w:ascii="Kings Caslon Text" w:hAnsi="Kings Caslon Text"/>
          <w:b/>
          <w:bCs/>
        </w:rPr>
        <w:instrText xml:space="preserve"> ADDIN EN.REFLIST </w:instrText>
      </w:r>
      <w:r w:rsidRPr="00C42665">
        <w:rPr>
          <w:rFonts w:ascii="Kings Caslon Text" w:hAnsi="Kings Caslon Text"/>
          <w:b/>
          <w:bCs/>
        </w:rPr>
        <w:fldChar w:fldCharType="separate"/>
      </w:r>
      <w:r w:rsidR="00CA75D0" w:rsidRPr="00C42665">
        <w:rPr>
          <w:noProof/>
        </w:rPr>
        <w:t>1.</w:t>
      </w:r>
      <w:r w:rsidR="00CA75D0" w:rsidRPr="00C42665">
        <w:rPr>
          <w:noProof/>
        </w:rPr>
        <w:tab/>
        <w:t>Department of Health (DH). NHS Reference Costs 2020-21. London DH, 2021.</w:t>
      </w:r>
    </w:p>
    <w:p w14:paraId="7511227D" w14:textId="77777777" w:rsidR="00CA75D0" w:rsidRPr="00C42665" w:rsidRDefault="00CA75D0" w:rsidP="00CA75D0">
      <w:pPr>
        <w:pStyle w:val="EndNoteBibliography"/>
        <w:spacing w:after="0"/>
        <w:rPr>
          <w:noProof/>
        </w:rPr>
      </w:pPr>
      <w:r w:rsidRPr="00C42665">
        <w:rPr>
          <w:noProof/>
        </w:rPr>
        <w:t>2.</w:t>
      </w:r>
      <w:r w:rsidRPr="00C42665">
        <w:rPr>
          <w:noProof/>
        </w:rPr>
        <w:tab/>
        <w:t>Jones K, Burns A. Unit Costs of Health and Social Care 2021. Personal Social Services Research Unit: University of Kent, Canterbury, 2021.</w:t>
      </w:r>
    </w:p>
    <w:p w14:paraId="6C0EEF57" w14:textId="0465B7E2" w:rsidR="00CA75D0" w:rsidRPr="00C42665" w:rsidRDefault="00CA75D0" w:rsidP="00CA75D0">
      <w:pPr>
        <w:pStyle w:val="EndNoteBibliography"/>
        <w:spacing w:after="0"/>
        <w:rPr>
          <w:noProof/>
        </w:rPr>
      </w:pPr>
      <w:r w:rsidRPr="00C42665">
        <w:rPr>
          <w:noProof/>
        </w:rPr>
        <w:t>3.</w:t>
      </w:r>
      <w:r w:rsidRPr="00C42665">
        <w:rPr>
          <w:noProof/>
        </w:rPr>
        <w:tab/>
        <w:t xml:space="preserve">Royal Pharmaceutical Society of Great Britain. British National Formulary for Children. 2021. </w:t>
      </w:r>
      <w:hyperlink r:id="rId14" w:history="1">
        <w:r w:rsidRPr="00C42665">
          <w:rPr>
            <w:rStyle w:val="Hyperlink"/>
            <w:noProof/>
          </w:rPr>
          <w:t>https://about.medicinescomplete.com/publication/british-national-formulary-for-children/</w:t>
        </w:r>
      </w:hyperlink>
      <w:r w:rsidRPr="00C42665">
        <w:rPr>
          <w:noProof/>
        </w:rPr>
        <w:t>.</w:t>
      </w:r>
    </w:p>
    <w:p w14:paraId="5E02CF3A" w14:textId="59E46C8F" w:rsidR="00CA75D0" w:rsidRPr="00C42665" w:rsidRDefault="00CA75D0" w:rsidP="00CA75D0">
      <w:pPr>
        <w:pStyle w:val="EndNoteBibliography"/>
        <w:spacing w:after="0"/>
        <w:rPr>
          <w:noProof/>
        </w:rPr>
      </w:pPr>
      <w:r w:rsidRPr="00C42665">
        <w:rPr>
          <w:noProof/>
        </w:rPr>
        <w:t>4.</w:t>
      </w:r>
      <w:r w:rsidRPr="00C42665">
        <w:rPr>
          <w:noProof/>
        </w:rPr>
        <w:tab/>
        <w:t xml:space="preserve">NHS Business Services Authority Statistics. Prescription Cost Analysis - England 2021. 2021. </w:t>
      </w:r>
      <w:hyperlink r:id="rId15" w:history="1">
        <w:r w:rsidRPr="00C42665">
          <w:rPr>
            <w:rStyle w:val="Hyperlink"/>
            <w:noProof/>
          </w:rPr>
          <w:t>https://www.nhsbsa.nhs.uk/statistical-collections/prescription-cost-analysis-england/prescription-cost-analysis-england-2020-21</w:t>
        </w:r>
      </w:hyperlink>
      <w:r w:rsidRPr="00C42665">
        <w:rPr>
          <w:noProof/>
        </w:rPr>
        <w:t>.</w:t>
      </w:r>
    </w:p>
    <w:p w14:paraId="179EE5A3" w14:textId="77777777" w:rsidR="00CA75D0" w:rsidRPr="00C42665" w:rsidRDefault="00CA75D0" w:rsidP="00CA75D0">
      <w:pPr>
        <w:pStyle w:val="EndNoteBibliography"/>
        <w:rPr>
          <w:noProof/>
        </w:rPr>
      </w:pPr>
      <w:r w:rsidRPr="00C42665">
        <w:rPr>
          <w:noProof/>
        </w:rPr>
        <w:t>5.</w:t>
      </w:r>
      <w:r w:rsidRPr="00C42665">
        <w:rPr>
          <w:noProof/>
        </w:rPr>
        <w:tab/>
        <w:t xml:space="preserve">Coughtrey AE, Bennett SD, Stanick C, et al. Training and supervision of physical health professionals to implement mental health care in paediatric epilepsy clinics. </w:t>
      </w:r>
      <w:r w:rsidRPr="00C42665">
        <w:rPr>
          <w:i/>
          <w:noProof/>
        </w:rPr>
        <w:t>Epilepsy &amp; Behavior</w:t>
      </w:r>
      <w:r w:rsidRPr="00C42665">
        <w:rPr>
          <w:noProof/>
        </w:rPr>
        <w:t xml:space="preserve"> 2024; </w:t>
      </w:r>
      <w:r w:rsidRPr="00C42665">
        <w:rPr>
          <w:b/>
          <w:noProof/>
        </w:rPr>
        <w:t>157</w:t>
      </w:r>
      <w:r w:rsidRPr="00C42665">
        <w:rPr>
          <w:noProof/>
        </w:rPr>
        <w:t>: 109905.</w:t>
      </w:r>
    </w:p>
    <w:p w14:paraId="4028F7D7" w14:textId="7A2FD22C" w:rsidR="003A45D5" w:rsidRPr="00406578" w:rsidRDefault="00705064">
      <w:pPr>
        <w:rPr>
          <w:rFonts w:ascii="Kings Caslon Text" w:hAnsi="Kings Caslon Text"/>
          <w:b/>
          <w:bCs/>
        </w:rPr>
      </w:pPr>
      <w:r w:rsidRPr="00C42665">
        <w:rPr>
          <w:rFonts w:ascii="Kings Caslon Text" w:hAnsi="Kings Caslon Text"/>
          <w:b/>
          <w:bCs/>
        </w:rPr>
        <w:fldChar w:fldCharType="end"/>
      </w:r>
    </w:p>
    <w:sectPr w:rsidR="003A45D5" w:rsidRPr="00406578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421D5408" w14:textId="77777777" w:rsidR="00304D1D" w:rsidRDefault="00304D1D" w:rsidP="00304D1D">
      <w:pPr>
        <w:spacing w:after="0" w:line="240" w:lineRule="auto"/>
      </w:pPr>
      <w:r>
        <w:separator/>
      </w:r>
    </w:p>
  </w:endnote>
  <w:endnote w:type="continuationSeparator" w:id="0">
    <w:p w14:paraId="2D5870EB" w14:textId="77777777" w:rsidR="00304D1D" w:rsidRDefault="00304D1D" w:rsidP="00304D1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Kings Caslon Text">
    <w:altName w:val="Calibri"/>
    <w:panose1 w:val="020B0604020202020204"/>
    <w:charset w:val="00"/>
    <w:family w:val="auto"/>
    <w:pitch w:val="variable"/>
    <w:sig w:usb0="A00000AF" w:usb1="5000205B" w:usb2="00000000" w:usb3="00000000" w:csb0="0000009B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74187071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963C8A6" w14:textId="78A4EB50" w:rsidR="00304D1D" w:rsidRDefault="00304D1D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54982F98" w14:textId="77777777" w:rsidR="00304D1D" w:rsidRDefault="00304D1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629611A5" w14:textId="77777777" w:rsidR="00304D1D" w:rsidRDefault="00304D1D" w:rsidP="00304D1D">
      <w:pPr>
        <w:spacing w:after="0" w:line="240" w:lineRule="auto"/>
      </w:pPr>
      <w:r>
        <w:separator/>
      </w:r>
    </w:p>
  </w:footnote>
  <w:footnote w:type="continuationSeparator" w:id="0">
    <w:p w14:paraId="762307D2" w14:textId="77777777" w:rsidR="00304D1D" w:rsidRDefault="00304D1D" w:rsidP="00304D1D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1EB66DCD"/>
    <w:multiLevelType w:val="hybridMultilevel"/>
    <w:tmpl w:val="316A218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924803999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30"/>
  <w:proofState w:spelling="clean" w:grammar="clean"/>
  <w:defaultTabStop w:val="720"/>
  <w:characterSpacingControl w:val="doNotCompress"/>
  <w:hdrShapeDefaults>
    <o:shapedefaults v:ext="edit" spidmax="1433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apfaf5fufdpv5eeewux9sz4px90xfzp2ppt&quot;&gt;HE&lt;record-ids&gt;&lt;item&gt;821&lt;/item&gt;&lt;item&gt;825&lt;/item&gt;&lt;item&gt;826&lt;/item&gt;&lt;item&gt;1180&lt;/item&gt;&lt;item&gt;1475&lt;/item&gt;&lt;/record-ids&gt;&lt;/item&gt;&lt;/Libraries&gt;"/>
  </w:docVars>
  <w:rsids>
    <w:rsidRoot w:val="00406578"/>
    <w:rsid w:val="000130F7"/>
    <w:rsid w:val="0001398B"/>
    <w:rsid w:val="000352A9"/>
    <w:rsid w:val="000644F6"/>
    <w:rsid w:val="00066D5C"/>
    <w:rsid w:val="00074382"/>
    <w:rsid w:val="00080F4C"/>
    <w:rsid w:val="00082798"/>
    <w:rsid w:val="000A1FAA"/>
    <w:rsid w:val="000A2373"/>
    <w:rsid w:val="000A6202"/>
    <w:rsid w:val="000B242C"/>
    <w:rsid w:val="000C5083"/>
    <w:rsid w:val="000F357D"/>
    <w:rsid w:val="0012016F"/>
    <w:rsid w:val="0013221C"/>
    <w:rsid w:val="001339C2"/>
    <w:rsid w:val="00145634"/>
    <w:rsid w:val="00145CE6"/>
    <w:rsid w:val="00152AFA"/>
    <w:rsid w:val="0015369D"/>
    <w:rsid w:val="00165C4A"/>
    <w:rsid w:val="00175321"/>
    <w:rsid w:val="00175435"/>
    <w:rsid w:val="001A4E80"/>
    <w:rsid w:val="001C5347"/>
    <w:rsid w:val="001D182C"/>
    <w:rsid w:val="001D39B4"/>
    <w:rsid w:val="001D4305"/>
    <w:rsid w:val="00205E78"/>
    <w:rsid w:val="00233249"/>
    <w:rsid w:val="002361FC"/>
    <w:rsid w:val="00261262"/>
    <w:rsid w:val="002A3823"/>
    <w:rsid w:val="002B0509"/>
    <w:rsid w:val="002B45DB"/>
    <w:rsid w:val="00301B6E"/>
    <w:rsid w:val="00304D1D"/>
    <w:rsid w:val="0032514D"/>
    <w:rsid w:val="0033208B"/>
    <w:rsid w:val="00335006"/>
    <w:rsid w:val="00340225"/>
    <w:rsid w:val="00343FC6"/>
    <w:rsid w:val="0034522D"/>
    <w:rsid w:val="003563F7"/>
    <w:rsid w:val="003A45D5"/>
    <w:rsid w:val="003C116E"/>
    <w:rsid w:val="003F71CB"/>
    <w:rsid w:val="00406578"/>
    <w:rsid w:val="0041416D"/>
    <w:rsid w:val="0042338F"/>
    <w:rsid w:val="00435DB8"/>
    <w:rsid w:val="00436EF6"/>
    <w:rsid w:val="00451BAA"/>
    <w:rsid w:val="00456F94"/>
    <w:rsid w:val="00464DF8"/>
    <w:rsid w:val="00482126"/>
    <w:rsid w:val="00492B71"/>
    <w:rsid w:val="004A0C9A"/>
    <w:rsid w:val="004B3E68"/>
    <w:rsid w:val="004B63EB"/>
    <w:rsid w:val="004C7224"/>
    <w:rsid w:val="004C7C21"/>
    <w:rsid w:val="004E1B0A"/>
    <w:rsid w:val="0051544D"/>
    <w:rsid w:val="0051642A"/>
    <w:rsid w:val="005273AD"/>
    <w:rsid w:val="005572D2"/>
    <w:rsid w:val="00557EFC"/>
    <w:rsid w:val="00594837"/>
    <w:rsid w:val="005955EB"/>
    <w:rsid w:val="005A5D27"/>
    <w:rsid w:val="005B7971"/>
    <w:rsid w:val="005C3B26"/>
    <w:rsid w:val="005C5443"/>
    <w:rsid w:val="005D65AA"/>
    <w:rsid w:val="005E7DC4"/>
    <w:rsid w:val="005F26FE"/>
    <w:rsid w:val="006142C6"/>
    <w:rsid w:val="006204B8"/>
    <w:rsid w:val="00664DF2"/>
    <w:rsid w:val="00666E9B"/>
    <w:rsid w:val="0067024C"/>
    <w:rsid w:val="006726AB"/>
    <w:rsid w:val="00691B0D"/>
    <w:rsid w:val="00695C8A"/>
    <w:rsid w:val="006A66CB"/>
    <w:rsid w:val="006B4B79"/>
    <w:rsid w:val="006C5DCA"/>
    <w:rsid w:val="006D2E1C"/>
    <w:rsid w:val="0070098A"/>
    <w:rsid w:val="00701DFD"/>
    <w:rsid w:val="00705064"/>
    <w:rsid w:val="007053F1"/>
    <w:rsid w:val="007069B9"/>
    <w:rsid w:val="00713181"/>
    <w:rsid w:val="00724FA0"/>
    <w:rsid w:val="007403A5"/>
    <w:rsid w:val="0076273E"/>
    <w:rsid w:val="00767A15"/>
    <w:rsid w:val="007A7799"/>
    <w:rsid w:val="007B524F"/>
    <w:rsid w:val="007C3707"/>
    <w:rsid w:val="007D298F"/>
    <w:rsid w:val="007E19E9"/>
    <w:rsid w:val="00820D7F"/>
    <w:rsid w:val="00821066"/>
    <w:rsid w:val="00824D12"/>
    <w:rsid w:val="0084387E"/>
    <w:rsid w:val="00860D0C"/>
    <w:rsid w:val="008661B7"/>
    <w:rsid w:val="00872E27"/>
    <w:rsid w:val="00876C97"/>
    <w:rsid w:val="008B2822"/>
    <w:rsid w:val="008D18A5"/>
    <w:rsid w:val="008E2BB3"/>
    <w:rsid w:val="008F379A"/>
    <w:rsid w:val="00917BD1"/>
    <w:rsid w:val="00934669"/>
    <w:rsid w:val="00937883"/>
    <w:rsid w:val="00957880"/>
    <w:rsid w:val="009706D0"/>
    <w:rsid w:val="00971F65"/>
    <w:rsid w:val="009A06CB"/>
    <w:rsid w:val="009A5432"/>
    <w:rsid w:val="009B6173"/>
    <w:rsid w:val="009C29F9"/>
    <w:rsid w:val="009C2F8D"/>
    <w:rsid w:val="009C7E81"/>
    <w:rsid w:val="009D3F25"/>
    <w:rsid w:val="009E5DAB"/>
    <w:rsid w:val="00A03A1E"/>
    <w:rsid w:val="00A71D46"/>
    <w:rsid w:val="00A854F1"/>
    <w:rsid w:val="00A93079"/>
    <w:rsid w:val="00B06863"/>
    <w:rsid w:val="00B24F9D"/>
    <w:rsid w:val="00B33581"/>
    <w:rsid w:val="00B35ADC"/>
    <w:rsid w:val="00B37722"/>
    <w:rsid w:val="00B4462E"/>
    <w:rsid w:val="00B454B0"/>
    <w:rsid w:val="00B5555C"/>
    <w:rsid w:val="00B71082"/>
    <w:rsid w:val="00B81AEF"/>
    <w:rsid w:val="00B849D7"/>
    <w:rsid w:val="00BB428D"/>
    <w:rsid w:val="00BB68F0"/>
    <w:rsid w:val="00BD67A7"/>
    <w:rsid w:val="00BF716D"/>
    <w:rsid w:val="00C36F90"/>
    <w:rsid w:val="00C42665"/>
    <w:rsid w:val="00C459BD"/>
    <w:rsid w:val="00C7293E"/>
    <w:rsid w:val="00C86D12"/>
    <w:rsid w:val="00C93975"/>
    <w:rsid w:val="00C943D1"/>
    <w:rsid w:val="00CA75D0"/>
    <w:rsid w:val="00CB43A0"/>
    <w:rsid w:val="00CB43B1"/>
    <w:rsid w:val="00CC20D5"/>
    <w:rsid w:val="00CC2CC0"/>
    <w:rsid w:val="00CD2495"/>
    <w:rsid w:val="00CE21D4"/>
    <w:rsid w:val="00CE593D"/>
    <w:rsid w:val="00CF68B6"/>
    <w:rsid w:val="00D01374"/>
    <w:rsid w:val="00D02C86"/>
    <w:rsid w:val="00D3504F"/>
    <w:rsid w:val="00D473D3"/>
    <w:rsid w:val="00D52079"/>
    <w:rsid w:val="00D90F9F"/>
    <w:rsid w:val="00DB5FE9"/>
    <w:rsid w:val="00DD637C"/>
    <w:rsid w:val="00E028A2"/>
    <w:rsid w:val="00E05E60"/>
    <w:rsid w:val="00E142D6"/>
    <w:rsid w:val="00E44E89"/>
    <w:rsid w:val="00E50929"/>
    <w:rsid w:val="00E55338"/>
    <w:rsid w:val="00E60855"/>
    <w:rsid w:val="00E81620"/>
    <w:rsid w:val="00E85D60"/>
    <w:rsid w:val="00E92C66"/>
    <w:rsid w:val="00EA1B8B"/>
    <w:rsid w:val="00EB0CE0"/>
    <w:rsid w:val="00EB3361"/>
    <w:rsid w:val="00ED3853"/>
    <w:rsid w:val="00ED697C"/>
    <w:rsid w:val="00F019C3"/>
    <w:rsid w:val="00F02510"/>
    <w:rsid w:val="00F4344B"/>
    <w:rsid w:val="00F517FF"/>
    <w:rsid w:val="00F824F4"/>
    <w:rsid w:val="00FB0F07"/>
    <w:rsid w:val="00FC174C"/>
    <w:rsid w:val="00FD0310"/>
    <w:rsid w:val="00FD47A0"/>
    <w:rsid w:val="00FF6B6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4337"/>
    <o:shapelayout v:ext="edit">
      <o:idmap v:ext="edit" data="1"/>
    </o:shapelayout>
  </w:shapeDefaults>
  <w:decimalSymbol w:val="."/>
  <w:listSeparator w:val=","/>
  <w14:docId w14:val="20F1FE41"/>
  <w15:chartTrackingRefBased/>
  <w15:docId w15:val="{C06B5274-6009-48F1-9D04-0F5CB6F3A1D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GB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406578"/>
    <w:pPr>
      <w:keepNext/>
      <w:keepLines/>
      <w:spacing w:before="240" w:after="0" w:line="360" w:lineRule="auto"/>
      <w:outlineLvl w:val="0"/>
    </w:pPr>
    <w:rPr>
      <w:rFonts w:asciiTheme="majorHAnsi" w:eastAsiaTheme="majorEastAsia" w:hAnsiTheme="majorHAnsi" w:cstheme="majorBidi"/>
      <w:color w:val="2F5496" w:themeColor="accent1" w:themeShade="BF"/>
      <w:kern w:val="0"/>
      <w:sz w:val="32"/>
      <w:szCs w:val="32"/>
      <w:lang w:eastAsia="en-GB"/>
      <w14:ligatures w14:val="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06578"/>
    <w:rPr>
      <w:rFonts w:asciiTheme="majorHAnsi" w:eastAsiaTheme="majorEastAsia" w:hAnsiTheme="majorHAnsi" w:cstheme="majorBidi"/>
      <w:color w:val="2F5496" w:themeColor="accent1" w:themeShade="BF"/>
      <w:kern w:val="0"/>
      <w:sz w:val="32"/>
      <w:szCs w:val="32"/>
      <w:lang w:eastAsia="en-GB"/>
      <w14:ligatures w14:val="none"/>
    </w:rPr>
  </w:style>
  <w:style w:type="table" w:styleId="TableGrid">
    <w:name w:val="Table Grid"/>
    <w:basedOn w:val="TableNormal"/>
    <w:uiPriority w:val="39"/>
    <w:rsid w:val="003A45D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CE593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CE593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CE593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E593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E593D"/>
    <w:rPr>
      <w:b/>
      <w:bCs/>
      <w:sz w:val="20"/>
      <w:szCs w:val="20"/>
    </w:rPr>
  </w:style>
  <w:style w:type="paragraph" w:styleId="NoSpacing">
    <w:name w:val="No Spacing"/>
    <w:uiPriority w:val="1"/>
    <w:qFormat/>
    <w:rsid w:val="00A71D46"/>
    <w:pPr>
      <w:spacing w:after="0" w:line="276" w:lineRule="auto"/>
    </w:pPr>
    <w:rPr>
      <w:rFonts w:eastAsia="Times New Roman" w:cstheme="minorHAnsi"/>
      <w:kern w:val="0"/>
      <w:lang w:eastAsia="en-GB"/>
      <w14:ligatures w14:val="none"/>
    </w:rPr>
  </w:style>
  <w:style w:type="paragraph" w:styleId="ListParagraph">
    <w:name w:val="List Paragraph"/>
    <w:basedOn w:val="Normal"/>
    <w:uiPriority w:val="34"/>
    <w:qFormat/>
    <w:rsid w:val="007A7799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705064"/>
    <w:pPr>
      <w:spacing w:after="0"/>
      <w:jc w:val="center"/>
    </w:pPr>
    <w:rPr>
      <w:rFonts w:ascii="Calibri" w:hAnsi="Calibri" w:cs="Calibri"/>
      <w:lang w:val="en-US"/>
    </w:rPr>
  </w:style>
  <w:style w:type="character" w:customStyle="1" w:styleId="EndNoteBibliographyTitleChar">
    <w:name w:val="EndNote Bibliography Title Char"/>
    <w:basedOn w:val="Heading1Char"/>
    <w:link w:val="EndNoteBibliographyTitle"/>
    <w:rsid w:val="00705064"/>
    <w:rPr>
      <w:rFonts w:ascii="Calibri" w:eastAsiaTheme="majorEastAsia" w:hAnsi="Calibri" w:cs="Calibri"/>
      <w:color w:val="2F5496" w:themeColor="accent1" w:themeShade="BF"/>
      <w:kern w:val="0"/>
      <w:sz w:val="32"/>
      <w:szCs w:val="32"/>
      <w:lang w:val="en-US" w:eastAsia="en-GB"/>
      <w14:ligatures w14:val="none"/>
    </w:rPr>
  </w:style>
  <w:style w:type="paragraph" w:customStyle="1" w:styleId="EndNoteBibliography">
    <w:name w:val="EndNote Bibliography"/>
    <w:basedOn w:val="Normal"/>
    <w:link w:val="EndNoteBibliographyChar"/>
    <w:rsid w:val="00705064"/>
    <w:pPr>
      <w:spacing w:line="240" w:lineRule="auto"/>
    </w:pPr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Heading1Char"/>
    <w:link w:val="EndNoteBibliography"/>
    <w:rsid w:val="00705064"/>
    <w:rPr>
      <w:rFonts w:ascii="Calibri" w:eastAsiaTheme="majorEastAsia" w:hAnsi="Calibri" w:cs="Calibri"/>
      <w:color w:val="2F5496" w:themeColor="accent1" w:themeShade="BF"/>
      <w:kern w:val="0"/>
      <w:sz w:val="32"/>
      <w:szCs w:val="32"/>
      <w:lang w:val="en-US" w:eastAsia="en-GB"/>
      <w14:ligatures w14:val="none"/>
    </w:rPr>
  </w:style>
  <w:style w:type="character" w:styleId="Hyperlink">
    <w:name w:val="Hyperlink"/>
    <w:basedOn w:val="DefaultParagraphFont"/>
    <w:uiPriority w:val="99"/>
    <w:unhideWhenUsed/>
    <w:rsid w:val="00705064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705064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304D1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04D1D"/>
  </w:style>
  <w:style w:type="paragraph" w:styleId="Footer">
    <w:name w:val="footer"/>
    <w:basedOn w:val="Normal"/>
    <w:link w:val="FooterChar"/>
    <w:uiPriority w:val="99"/>
    <w:unhideWhenUsed/>
    <w:rsid w:val="00304D1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04D1D"/>
  </w:style>
  <w:style w:type="paragraph" w:styleId="Revision">
    <w:name w:val="Revision"/>
    <w:hidden/>
    <w:uiPriority w:val="99"/>
    <w:semiHidden/>
    <w:rsid w:val="00E55338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474294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174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096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4715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6498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9450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image" Target="media/image2.png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image" Target="media/image1.png"/><Relationship Id="rId17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footer" Target="footer1.xml"/><Relationship Id="rId5" Type="http://schemas.openxmlformats.org/officeDocument/2006/relationships/numbering" Target="numbering.xml"/><Relationship Id="rId15" Type="http://schemas.openxmlformats.org/officeDocument/2006/relationships/hyperlink" Target="https://www.nhsbsa.nhs.uk/statistical-collections/prescription-cost-analysis-england/prescription-cost-analysis-england-2020-21" TargetMode="Externa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s://about.medicinescomplete.com/publication/british-national-formulary-for-children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ip_UnifiedCompliancePolicyUIAction xmlns="http://schemas.microsoft.com/sharepoint/v3" xsi:nil="true"/>
    <_activity xmlns="2d05f2f6-d63f-41c3-9d21-830b3e7f880b" xsi:nil="true"/>
    <_ip_UnifiedCompliancePolicyProperties xmlns="http://schemas.microsoft.com/sharepoint/v3" xsi:nil="true"/>
  </documentManagement>
</p:properti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C8E4375B7828324AAA662A785577A44A" ma:contentTypeVersion="20" ma:contentTypeDescription="Create a new document." ma:contentTypeScope="" ma:versionID="b42778bf2447790b238e875e1441f5ca">
  <xsd:schema xmlns:xsd="http://www.w3.org/2001/XMLSchema" xmlns:xs="http://www.w3.org/2001/XMLSchema" xmlns:p="http://schemas.microsoft.com/office/2006/metadata/properties" xmlns:ns1="http://schemas.microsoft.com/sharepoint/v3" xmlns:ns3="2d05f2f6-d63f-41c3-9d21-830b3e7f880b" xmlns:ns4="9c7afc8d-be34-4055-aec5-4bc7ed14527b" targetNamespace="http://schemas.microsoft.com/office/2006/metadata/properties" ma:root="true" ma:fieldsID="ec794f3837b08294ffc6639bbccfa25a" ns1:_="" ns3:_="" ns4:_="">
    <xsd:import namespace="http://schemas.microsoft.com/sharepoint/v3"/>
    <xsd:import namespace="2d05f2f6-d63f-41c3-9d21-830b3e7f880b"/>
    <xsd:import namespace="9c7afc8d-be34-4055-aec5-4bc7ed14527b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DateTaken" minOccurs="0"/>
                <xsd:element ref="ns3:MediaServiceAutoTags" minOccurs="0"/>
                <xsd:element ref="ns3:MediaServiceGenerationTime" minOccurs="0"/>
                <xsd:element ref="ns3:MediaServiceEventHashCode" minOccurs="0"/>
                <xsd:element ref="ns3:MediaServiceOCR" minOccurs="0"/>
                <xsd:element ref="ns3:MediaServiceAutoKeyPoints" minOccurs="0"/>
                <xsd:element ref="ns3:MediaServiceKeyPoints" minOccurs="0"/>
                <xsd:element ref="ns3:MediaServiceLocation" minOccurs="0"/>
                <xsd:element ref="ns4:SharedWithUsers" minOccurs="0"/>
                <xsd:element ref="ns4:SharedWithDetails" minOccurs="0"/>
                <xsd:element ref="ns4:SharingHintHash" minOccurs="0"/>
                <xsd:element ref="ns1:_ip_UnifiedCompliancePolicyProperties" minOccurs="0"/>
                <xsd:element ref="ns1:_ip_UnifiedCompliancePolicyUIAction" minOccurs="0"/>
                <xsd:element ref="ns3:MediaLengthInSeconds" minOccurs="0"/>
                <xsd:element ref="ns3:_activity" minOccurs="0"/>
                <xsd:element ref="ns3:MediaServiceObjectDetectorVersions" minOccurs="0"/>
                <xsd:element ref="ns3:MediaServiceSystemTags" minOccurs="0"/>
                <xsd:element ref="ns3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http://schemas.microsoft.com/sharepoint/v3" elementFormDefault="qualified">
    <xsd:import namespace="http://schemas.microsoft.com/office/2006/documentManagement/types"/>
    <xsd:import namespace="http://schemas.microsoft.com/office/infopath/2007/PartnerControls"/>
    <xsd:element name="_ip_UnifiedCompliancePolicyProperties" ma:index="21" nillable="true" ma:displayName="Unified Compliance Policy Properties" ma:hidden="true" ma:internalName="_ip_UnifiedCompliancePolicyProperties">
      <xsd:simpleType>
        <xsd:restriction base="dms:Note"/>
      </xsd:simpleType>
    </xsd:element>
    <xsd:element name="_ip_UnifiedCompliancePolicyUIAction" ma:index="22" nillable="true" ma:displayName="Unified Compliance Policy UI Action" ma:hidden="true" ma:internalName="_ip_UnifiedCompliancePolicyUIAction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2d05f2f6-d63f-41c3-9d21-830b3e7f880b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1" nillable="true" ma:displayName="Tags" ma:internalName="MediaServiceAutoTags" ma:readOnly="true">
      <xsd:simpleType>
        <xsd:restriction base="dms:Text"/>
      </xsd:simpleType>
    </xsd:element>
    <xsd:element name="MediaServiceGenerationTime" ma:index="12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3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CR" ma:index="14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AutoKeyPoints" ma:index="15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6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Location" ma:index="17" nillable="true" ma:displayName="Location" ma:internalName="MediaServiceLocation" ma:readOnly="true">
      <xsd:simpleType>
        <xsd:restriction base="dms:Text"/>
      </xsd:simpleType>
    </xsd:element>
    <xsd:element name="MediaLengthInSeconds" ma:index="23" nillable="true" ma:displayName="Length (seconds)" ma:internalName="MediaLengthInSeconds" ma:readOnly="true">
      <xsd:simpleType>
        <xsd:restriction base="dms:Unknown"/>
      </xsd:simpleType>
    </xsd:element>
    <xsd:element name="_activity" ma:index="24" nillable="true" ma:displayName="_activity" ma:hidden="true" ma:internalName="_activity">
      <xsd:simpleType>
        <xsd:restriction base="dms:Note"/>
      </xsd:simpleType>
    </xsd:element>
    <xsd:element name="MediaServiceObjectDetectorVersions" ma:index="25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MediaServiceSystemTags" ma:index="26" nillable="true" ma:displayName="MediaServiceSystemTags" ma:hidden="true" ma:internalName="MediaServiceSystemTags" ma:readOnly="true">
      <xsd:simpleType>
        <xsd:restriction base="dms:Note"/>
      </xsd:simpleType>
    </xsd:element>
    <xsd:element name="MediaServiceSearchProperties" ma:index="27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c7afc8d-be34-4055-aec5-4bc7ed14527b" elementFormDefault="qualified">
    <xsd:import namespace="http://schemas.microsoft.com/office/2006/documentManagement/types"/>
    <xsd:import namespace="http://schemas.microsoft.com/office/infopath/2007/PartnerControls"/>
    <xsd:element name="SharedWithUsers" ma:index="18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9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20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257BDB15-A6CA-AC47-BFFD-37E05BB709FC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4D836EB7-F8CB-4387-8BD9-CA11A5F1FDE3}">
  <ds:schemaRefs>
    <ds:schemaRef ds:uri="http://schemas.microsoft.com/office/2006/metadata/properties"/>
    <ds:schemaRef ds:uri="http://schemas.microsoft.com/office/infopath/2007/PartnerControls"/>
    <ds:schemaRef ds:uri="http://schemas.microsoft.com/sharepoint/v3"/>
    <ds:schemaRef ds:uri="2d05f2f6-d63f-41c3-9d21-830b3e7f880b"/>
  </ds:schemaRefs>
</ds:datastoreItem>
</file>

<file path=customXml/itemProps3.xml><?xml version="1.0" encoding="utf-8"?>
<ds:datastoreItem xmlns:ds="http://schemas.openxmlformats.org/officeDocument/2006/customXml" ds:itemID="{44F6BF0C-CDF9-4C10-8657-184019116E40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http://schemas.microsoft.com/sharepoint/v3"/>
    <ds:schemaRef ds:uri="2d05f2f6-d63f-41c3-9d21-830b3e7f880b"/>
    <ds:schemaRef ds:uri="9c7afc8d-be34-4055-aec5-4bc7ed14527b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90B978AF-0BE1-42F4-8D7D-A2059AE5077B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8</Pages>
  <Words>2240</Words>
  <Characters>12772</Characters>
  <Application>Microsoft Office Word</Application>
  <DocSecurity>0</DocSecurity>
  <Lines>106</Lines>
  <Paragraphs>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9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rah Byford</dc:creator>
  <cp:keywords/>
  <dc:description/>
  <cp:lastModifiedBy>Poushali Ganguli</cp:lastModifiedBy>
  <cp:revision>3</cp:revision>
  <dcterms:created xsi:type="dcterms:W3CDTF">2025-07-21T15:40:00Z</dcterms:created>
  <dcterms:modified xsi:type="dcterms:W3CDTF">2025-07-21T15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C8E4375B7828324AAA662A785577A44A</vt:lpwstr>
  </property>
</Properties>
</file>